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6921B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6921B6"/>
    <w:p w14:paraId="250FD328" w14:textId="77777777" w:rsidR="00D04942" w:rsidRDefault="00D04942" w:rsidP="006921B6"/>
    <w:p w14:paraId="6B247062" w14:textId="77777777" w:rsidR="00D04942" w:rsidRDefault="00D04942" w:rsidP="006921B6"/>
    <w:p w14:paraId="6FF84B0C" w14:textId="77777777" w:rsidR="00D04942" w:rsidRDefault="00D04942" w:rsidP="006921B6"/>
    <w:p w14:paraId="2363F77C" w14:textId="77777777" w:rsidR="00D04942" w:rsidRDefault="00D04942" w:rsidP="006921B6"/>
    <w:p w14:paraId="4D1A07B8" w14:textId="77777777" w:rsidR="00D04942" w:rsidRDefault="00D04942" w:rsidP="006921B6"/>
    <w:p w14:paraId="7AA6F61B" w14:textId="77777777" w:rsidR="00D04942" w:rsidRPr="00D04942" w:rsidRDefault="00D04942" w:rsidP="006921B6"/>
    <w:p w14:paraId="723C68F6" w14:textId="77777777" w:rsidR="00D04942" w:rsidRDefault="008F2AE9" w:rsidP="006921B6">
      <w:pPr>
        <w:pStyle w:val="LocaleData"/>
      </w:pPr>
      <w:r>
        <w:t>Novo Hamburgo</w:t>
      </w:r>
    </w:p>
    <w:p w14:paraId="129388A6" w14:textId="389E6EE2" w:rsidR="008F2AE9" w:rsidRDefault="008F2AE9" w:rsidP="006921B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6921B6"/>
                <w:p w14:paraId="66287A10" w14:textId="77777777" w:rsidR="008277D9" w:rsidRDefault="008277D9" w:rsidP="006921B6"/>
                <w:p w14:paraId="39DFABF4" w14:textId="77777777" w:rsidR="008277D9" w:rsidRDefault="008277D9" w:rsidP="006921B6"/>
                <w:p w14:paraId="54D477F2" w14:textId="77777777" w:rsidR="008277D9" w:rsidRDefault="008277D9" w:rsidP="006921B6"/>
                <w:p w14:paraId="760A639D" w14:textId="77777777" w:rsidR="008277D9" w:rsidRDefault="008277D9" w:rsidP="006921B6"/>
                <w:p w14:paraId="079C8309" w14:textId="77777777" w:rsidR="008277D9" w:rsidRDefault="008277D9" w:rsidP="006921B6"/>
                <w:p w14:paraId="1A5BB3A2" w14:textId="77777777" w:rsidR="008277D9" w:rsidRDefault="008277D9" w:rsidP="006921B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6921B6">
      <w:pPr>
        <w:pStyle w:val="NomeTrabalho"/>
      </w:pPr>
    </w:p>
    <w:p w14:paraId="3E3D8A42" w14:textId="43883908" w:rsidR="008F2AE9" w:rsidRDefault="004563F3" w:rsidP="006921B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6921B6">
      <w:pPr>
        <w:pStyle w:val="CapaTexto2"/>
      </w:pPr>
      <w:r>
        <w:t>Trabalho de Conclusão de Curso</w:t>
      </w:r>
    </w:p>
    <w:p w14:paraId="3B5DB265" w14:textId="77777777" w:rsidR="008F2AE9" w:rsidRPr="00D04942" w:rsidRDefault="00D04942" w:rsidP="006921B6">
      <w:pPr>
        <w:pStyle w:val="CapaTexto2"/>
      </w:pPr>
      <w:r>
        <w:t>apresentado como requisito parcial</w:t>
      </w:r>
    </w:p>
    <w:p w14:paraId="1491B1BC" w14:textId="77777777" w:rsidR="008F2AE9" w:rsidRPr="00D04942" w:rsidRDefault="00D04942" w:rsidP="006921B6">
      <w:pPr>
        <w:pStyle w:val="CapaTexto2"/>
      </w:pPr>
      <w:r>
        <w:t>à obtenção do grau de Bacharel em</w:t>
      </w:r>
    </w:p>
    <w:p w14:paraId="345C26C8" w14:textId="77777777" w:rsidR="00D04942" w:rsidRDefault="00307B26" w:rsidP="006921B6">
      <w:pPr>
        <w:pStyle w:val="CapaTexto2"/>
      </w:pPr>
      <w:r>
        <w:t>Nome do Curso</w:t>
      </w:r>
      <w:r w:rsidR="00D04942">
        <w:t xml:space="preserve"> pela </w:t>
      </w:r>
    </w:p>
    <w:p w14:paraId="4E4883F2" w14:textId="77777777" w:rsidR="008F2AE9" w:rsidRDefault="00D04942" w:rsidP="006921B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6921B6">
      <w:pPr>
        <w:pStyle w:val="CapaTexto2"/>
      </w:pPr>
      <w:r>
        <w:t xml:space="preserve">Orientador: </w:t>
      </w:r>
      <w:r w:rsidR="00F87416" w:rsidRPr="00F87416">
        <w:t>Juliano Varella De Carvalho</w:t>
      </w:r>
    </w:p>
    <w:p w14:paraId="6C2500E6" w14:textId="77777777" w:rsidR="008F2AE9" w:rsidRDefault="008F2AE9" w:rsidP="006921B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6921B6">
      <w:pPr>
        <w:pStyle w:val="LocaleData"/>
      </w:pPr>
      <w:r>
        <w:t>Novo Hamburgo</w:t>
      </w:r>
    </w:p>
    <w:p w14:paraId="79E22260" w14:textId="3C1E4E69" w:rsidR="008F2AE9" w:rsidRDefault="008F2AE9" w:rsidP="006921B6">
      <w:pPr>
        <w:pStyle w:val="LocaleData"/>
      </w:pPr>
      <w:r>
        <w:t>20</w:t>
      </w:r>
      <w:r w:rsidR="009F6978">
        <w:t>20</w:t>
      </w:r>
    </w:p>
    <w:p w14:paraId="734DAB3E" w14:textId="77777777" w:rsidR="008F2AE9" w:rsidRDefault="008F2AE9" w:rsidP="006921B6"/>
    <w:p w14:paraId="05AF58CC" w14:textId="77777777" w:rsidR="008F2AE9" w:rsidRDefault="008F2AE9" w:rsidP="006921B6"/>
    <w:p w14:paraId="32EE338C" w14:textId="77777777" w:rsidR="008F2AE9" w:rsidRDefault="008F2AE9" w:rsidP="006921B6"/>
    <w:p w14:paraId="773C467E" w14:textId="77777777" w:rsidR="008F2AE9" w:rsidRDefault="008F2AE9" w:rsidP="006921B6"/>
    <w:p w14:paraId="5E69384C" w14:textId="77777777" w:rsidR="008F2AE9" w:rsidRDefault="008F2AE9" w:rsidP="006921B6"/>
    <w:p w14:paraId="05A1A470" w14:textId="77777777" w:rsidR="008F2AE9" w:rsidRDefault="008F2AE9" w:rsidP="006921B6"/>
    <w:p w14:paraId="252E1496" w14:textId="77777777" w:rsidR="008F2AE9" w:rsidRDefault="008F2AE9" w:rsidP="006921B6"/>
    <w:p w14:paraId="73D8854C" w14:textId="77777777" w:rsidR="008F2AE9" w:rsidRDefault="008F2AE9" w:rsidP="006921B6"/>
    <w:p w14:paraId="547EA766" w14:textId="77777777" w:rsidR="008F2AE9" w:rsidRDefault="008F2AE9" w:rsidP="006921B6"/>
    <w:p w14:paraId="19E8D863" w14:textId="77777777" w:rsidR="008F2AE9" w:rsidRDefault="008F2AE9" w:rsidP="006921B6">
      <w:pPr>
        <w:pStyle w:val="TtuloAgradecimento"/>
      </w:pPr>
      <w:r>
        <w:t>Agradecimentos</w:t>
      </w:r>
    </w:p>
    <w:p w14:paraId="3544A0AD" w14:textId="77777777" w:rsidR="00356202" w:rsidRDefault="00356202" w:rsidP="006921B6">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6921B6">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6921B6">
      <w:pPr>
        <w:pStyle w:val="TextodeAgradecimento"/>
      </w:pPr>
    </w:p>
    <w:p w14:paraId="1E2E291B" w14:textId="77777777" w:rsidR="008F2AE9" w:rsidRPr="000964B3" w:rsidRDefault="008F2AE9" w:rsidP="006921B6">
      <w:pPr>
        <w:pStyle w:val="Ttulo0"/>
      </w:pPr>
      <w:r w:rsidRPr="000964B3">
        <w:lastRenderedPageBreak/>
        <w:t>Resumo</w:t>
      </w:r>
    </w:p>
    <w:p w14:paraId="4CEA3515" w14:textId="4DD200D6" w:rsidR="008F2AE9" w:rsidRDefault="00356202" w:rsidP="006921B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 xml:space="preserve">o LORS (Loewe’s </w:t>
      </w:r>
      <w:r w:rsidRPr="001837E5">
        <w:rPr>
          <w:i/>
        </w:rPr>
        <w:t>Recommender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6921B6"/>
    <w:p w14:paraId="5A98A985" w14:textId="77777777" w:rsidR="007467AB" w:rsidRDefault="007467AB" w:rsidP="006921B6"/>
    <w:p w14:paraId="534039A7" w14:textId="4FC3C2C6" w:rsidR="008F2AE9" w:rsidRDefault="00DF3907" w:rsidP="006921B6">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1D3D9F">
        <w:rPr>
          <w:lang w:val="en-US"/>
        </w:rPr>
        <w:t xml:space="preserve">Sistemas de recomendação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6921B6">
      <w:pPr>
        <w:pStyle w:val="Ttulo0"/>
      </w:pPr>
      <w:r>
        <w:lastRenderedPageBreak/>
        <w:t>Abstract</w:t>
      </w:r>
    </w:p>
    <w:p w14:paraId="674DDAC2" w14:textId="77777777" w:rsidR="008F2AE9" w:rsidRDefault="008F2AE9" w:rsidP="006921B6">
      <w:pPr>
        <w:pStyle w:val="TextodoResumo"/>
      </w:pPr>
      <w:r>
        <w:t>Tradução do Resumo para a língua inglesa.</w:t>
      </w:r>
    </w:p>
    <w:p w14:paraId="30CE21C3" w14:textId="77777777" w:rsidR="008F2AE9" w:rsidRDefault="008F2AE9" w:rsidP="006921B6"/>
    <w:p w14:paraId="6EF21525" w14:textId="77777777" w:rsidR="008F2AE9" w:rsidRDefault="008F2AE9" w:rsidP="006921B6"/>
    <w:p w14:paraId="58222E71" w14:textId="043D8596" w:rsidR="008F2AE9" w:rsidRPr="00063522" w:rsidRDefault="00063522" w:rsidP="006921B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6921B6">
      <w:pPr>
        <w:rPr>
          <w:lang w:val="en-US"/>
        </w:rPr>
      </w:pPr>
    </w:p>
    <w:p w14:paraId="225738AC" w14:textId="77777777" w:rsidR="008F2AE9" w:rsidRDefault="008F2AE9" w:rsidP="006921B6">
      <w:pPr>
        <w:pStyle w:val="Ttulo0"/>
      </w:pPr>
      <w:r>
        <w:lastRenderedPageBreak/>
        <w:t>Lista de Figuras</w:t>
      </w:r>
    </w:p>
    <w:p w14:paraId="3A2F3017" w14:textId="0557E6DD" w:rsidR="0040230E" w:rsidRPr="006730FC" w:rsidRDefault="0040230E" w:rsidP="006921B6">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6730FC" w:rsidRDefault="0040230E" w:rsidP="006921B6">
      <w:pPr>
        <w:pStyle w:val="ndicedeilustraes"/>
        <w:rPr>
          <w:rFonts w:ascii="Calibri" w:hAnsi="Calibri"/>
          <w:color w:val="auto"/>
          <w:sz w:val="22"/>
          <w:szCs w:val="22"/>
        </w:rPr>
      </w:pPr>
      <w:hyperlink w:anchor="_Toc55791210" w:history="1">
        <w:r w:rsidRPr="002B6DCD">
          <w:rPr>
            <w:rStyle w:val="Hyperlink"/>
          </w:rPr>
          <w:t xml:space="preserve">Figura </w:t>
        </w:r>
        <w:r w:rsidRPr="002B6DCD">
          <w:rPr>
            <w:rStyle w:val="Hyperlink"/>
            <w:b/>
          </w:rPr>
          <w:t>2</w:t>
        </w:r>
        <w:r w:rsidRPr="002B6DCD">
          <w:rPr>
            <w:rStyle w:val="Hyperlink"/>
          </w:rPr>
          <w:t xml:space="preserve"> - Resultado de busca dos </w:t>
        </w:r>
        <w:r w:rsidRPr="002B6DCD">
          <w:rPr>
            <w:rStyle w:val="Hyperlink"/>
            <w:i/>
            <w:iCs/>
          </w:rPr>
          <w:t>proceedings</w:t>
        </w:r>
        <w:r w:rsidRPr="002B6DCD">
          <w:rPr>
            <w:rStyle w:val="Hyperlink"/>
          </w:rPr>
          <w:t xml:space="preserve"> no motor de busca da ACM</w:t>
        </w:r>
        <w:r>
          <w:rPr>
            <w:webHidden/>
          </w:rPr>
          <w:tab/>
        </w:r>
        <w:r>
          <w:rPr>
            <w:webHidden/>
          </w:rPr>
          <w:fldChar w:fldCharType="begin"/>
        </w:r>
        <w:r>
          <w:rPr>
            <w:webHidden/>
          </w:rPr>
          <w:instrText xml:space="preserve"> PAGEREF _Toc55791210 \h </w:instrText>
        </w:r>
        <w:r>
          <w:rPr>
            <w:webHidden/>
          </w:rPr>
        </w:r>
        <w:r>
          <w:rPr>
            <w:webHidden/>
          </w:rPr>
          <w:fldChar w:fldCharType="separate"/>
        </w:r>
        <w:r>
          <w:rPr>
            <w:webHidden/>
          </w:rPr>
          <w:t>19</w:t>
        </w:r>
        <w:r>
          <w:rPr>
            <w:webHidden/>
          </w:rPr>
          <w:fldChar w:fldCharType="end"/>
        </w:r>
      </w:hyperlink>
    </w:p>
    <w:p w14:paraId="2EA83427" w14:textId="57D24819" w:rsidR="0040230E" w:rsidRPr="006730FC" w:rsidRDefault="0040230E" w:rsidP="006921B6">
      <w:pPr>
        <w:pStyle w:val="ndicedeilustraes"/>
        <w:rPr>
          <w:rFonts w:ascii="Calibri" w:hAnsi="Calibri"/>
          <w:color w:val="auto"/>
          <w:sz w:val="22"/>
          <w:szCs w:val="22"/>
        </w:rPr>
      </w:pPr>
      <w:hyperlink w:anchor="_Toc55791211" w:history="1">
        <w:r w:rsidRPr="002B6DCD">
          <w:rPr>
            <w:rStyle w:val="Hyperlink"/>
          </w:rPr>
          <w:t xml:space="preserve">Figura </w:t>
        </w:r>
        <w:r w:rsidRPr="002B6DCD">
          <w:rPr>
            <w:rStyle w:val="Hyperlink"/>
            <w:b/>
          </w:rPr>
          <w:t>3</w:t>
        </w:r>
        <w:r w:rsidRPr="002B6DCD">
          <w:rPr>
            <w:rStyle w:val="Hyperlink"/>
          </w:rPr>
          <w:t xml:space="preserve"> - Resultado de busca dos </w:t>
        </w:r>
        <w:r w:rsidRPr="002B6DCD">
          <w:rPr>
            <w:rStyle w:val="Hyperlink"/>
            <w:i/>
            <w:iCs/>
          </w:rPr>
          <w:t>journals</w:t>
        </w:r>
        <w:r w:rsidRPr="002B6DCD">
          <w:rPr>
            <w:rStyle w:val="Hyperlink"/>
          </w:rPr>
          <w:t xml:space="preserve"> no motor de busca da ACM</w:t>
        </w:r>
        <w:r>
          <w:rPr>
            <w:webHidden/>
          </w:rPr>
          <w:tab/>
        </w:r>
        <w:r>
          <w:rPr>
            <w:webHidden/>
          </w:rPr>
          <w:fldChar w:fldCharType="begin"/>
        </w:r>
        <w:r>
          <w:rPr>
            <w:webHidden/>
          </w:rPr>
          <w:instrText xml:space="preserve"> PAGEREF _Toc55791211 \h </w:instrText>
        </w:r>
        <w:r>
          <w:rPr>
            <w:webHidden/>
          </w:rPr>
        </w:r>
        <w:r>
          <w:rPr>
            <w:webHidden/>
          </w:rPr>
          <w:fldChar w:fldCharType="separate"/>
        </w:r>
        <w:r>
          <w:rPr>
            <w:webHidden/>
          </w:rPr>
          <w:t>19</w:t>
        </w:r>
        <w:r>
          <w:rPr>
            <w:webHidden/>
          </w:rPr>
          <w:fldChar w:fldCharType="end"/>
        </w:r>
      </w:hyperlink>
    </w:p>
    <w:p w14:paraId="05E576B1" w14:textId="1212CCD5" w:rsidR="0040230E" w:rsidRPr="006730FC" w:rsidRDefault="0040230E" w:rsidP="006921B6">
      <w:pPr>
        <w:pStyle w:val="ndicedeilustraes"/>
        <w:rPr>
          <w:rFonts w:ascii="Calibri" w:hAnsi="Calibri"/>
          <w:color w:val="auto"/>
          <w:sz w:val="22"/>
          <w:szCs w:val="22"/>
        </w:rPr>
      </w:pPr>
      <w:hyperlink w:anchor="_Toc55791212" w:history="1">
        <w:r w:rsidRPr="002B6DCD">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791212 \h </w:instrText>
        </w:r>
        <w:r>
          <w:rPr>
            <w:webHidden/>
          </w:rPr>
        </w:r>
        <w:r>
          <w:rPr>
            <w:webHidden/>
          </w:rPr>
          <w:fldChar w:fldCharType="separate"/>
        </w:r>
        <w:r>
          <w:rPr>
            <w:webHidden/>
          </w:rPr>
          <w:t>20</w:t>
        </w:r>
        <w:r>
          <w:rPr>
            <w:webHidden/>
          </w:rPr>
          <w:fldChar w:fldCharType="end"/>
        </w:r>
      </w:hyperlink>
    </w:p>
    <w:p w14:paraId="4F071275" w14:textId="7CF2A370" w:rsidR="0040230E" w:rsidRPr="006730FC" w:rsidRDefault="0040230E" w:rsidP="006921B6">
      <w:pPr>
        <w:pStyle w:val="ndicedeilustraes"/>
        <w:rPr>
          <w:rFonts w:ascii="Calibri" w:hAnsi="Calibri"/>
          <w:color w:val="auto"/>
          <w:sz w:val="22"/>
          <w:szCs w:val="22"/>
        </w:rPr>
      </w:pPr>
      <w:hyperlink w:anchor="_Toc55791213" w:history="1">
        <w:r w:rsidRPr="002B6DCD">
          <w:rPr>
            <w:rStyle w:val="Hyperlink"/>
          </w:rPr>
          <w:t>Figura 5 - Filtro em cima dos trabalhos selecionados através do resumo</w:t>
        </w:r>
        <w:r>
          <w:rPr>
            <w:webHidden/>
          </w:rPr>
          <w:tab/>
        </w:r>
        <w:r>
          <w:rPr>
            <w:webHidden/>
          </w:rPr>
          <w:fldChar w:fldCharType="begin"/>
        </w:r>
        <w:r>
          <w:rPr>
            <w:webHidden/>
          </w:rPr>
          <w:instrText xml:space="preserve"> PAGEREF _Toc55791213 \h </w:instrText>
        </w:r>
        <w:r>
          <w:rPr>
            <w:webHidden/>
          </w:rPr>
        </w:r>
        <w:r>
          <w:rPr>
            <w:webHidden/>
          </w:rPr>
          <w:fldChar w:fldCharType="separate"/>
        </w:r>
        <w:r>
          <w:rPr>
            <w:webHidden/>
          </w:rPr>
          <w:t>21</w:t>
        </w:r>
        <w:r>
          <w:rPr>
            <w:webHidden/>
          </w:rPr>
          <w:fldChar w:fldCharType="end"/>
        </w:r>
      </w:hyperlink>
    </w:p>
    <w:p w14:paraId="5D5BE825" w14:textId="6956B02B" w:rsidR="0040230E" w:rsidRPr="006730FC" w:rsidRDefault="0040230E" w:rsidP="006921B6">
      <w:pPr>
        <w:pStyle w:val="ndicedeilustraes"/>
        <w:rPr>
          <w:rFonts w:ascii="Calibri" w:hAnsi="Calibri"/>
          <w:color w:val="auto"/>
          <w:sz w:val="22"/>
          <w:szCs w:val="22"/>
        </w:rPr>
      </w:pPr>
      <w:hyperlink w:anchor="_Toc55791214" w:history="1">
        <w:r w:rsidRPr="002B6DCD">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791214 \h </w:instrText>
        </w:r>
        <w:r>
          <w:rPr>
            <w:webHidden/>
          </w:rPr>
        </w:r>
        <w:r>
          <w:rPr>
            <w:webHidden/>
          </w:rPr>
          <w:fldChar w:fldCharType="separate"/>
        </w:r>
        <w:r>
          <w:rPr>
            <w:webHidden/>
          </w:rPr>
          <w:t>21</w:t>
        </w:r>
        <w:r>
          <w:rPr>
            <w:webHidden/>
          </w:rPr>
          <w:fldChar w:fldCharType="end"/>
        </w:r>
      </w:hyperlink>
    </w:p>
    <w:p w14:paraId="29E5C4E2" w14:textId="06657DA8" w:rsidR="0040230E" w:rsidRPr="006730FC" w:rsidRDefault="0040230E" w:rsidP="006921B6">
      <w:pPr>
        <w:pStyle w:val="ndicedeilustraes"/>
        <w:rPr>
          <w:rFonts w:ascii="Calibri" w:hAnsi="Calibri"/>
          <w:color w:val="auto"/>
          <w:sz w:val="22"/>
          <w:szCs w:val="22"/>
        </w:rPr>
      </w:pPr>
      <w:hyperlink w:anchor="_Toc55791215" w:history="1">
        <w:r w:rsidRPr="002B6DCD">
          <w:rPr>
            <w:rStyle w:val="Hyperlink"/>
          </w:rPr>
          <w:t>Figura 7 - Fatores da preferência musical</w:t>
        </w:r>
        <w:r>
          <w:rPr>
            <w:webHidden/>
          </w:rPr>
          <w:tab/>
        </w:r>
        <w:r>
          <w:rPr>
            <w:webHidden/>
          </w:rPr>
          <w:fldChar w:fldCharType="begin"/>
        </w:r>
        <w:r>
          <w:rPr>
            <w:webHidden/>
          </w:rPr>
          <w:instrText xml:space="preserve"> PAGEREF _Toc55791215 \h </w:instrText>
        </w:r>
        <w:r>
          <w:rPr>
            <w:webHidden/>
          </w:rPr>
        </w:r>
        <w:r>
          <w:rPr>
            <w:webHidden/>
          </w:rPr>
          <w:fldChar w:fldCharType="separate"/>
        </w:r>
        <w:r>
          <w:rPr>
            <w:webHidden/>
          </w:rPr>
          <w:t>30</w:t>
        </w:r>
        <w:r>
          <w:rPr>
            <w:webHidden/>
          </w:rPr>
          <w:fldChar w:fldCharType="end"/>
        </w:r>
      </w:hyperlink>
    </w:p>
    <w:p w14:paraId="6EBEEC17" w14:textId="1E09E8A0" w:rsidR="0040230E" w:rsidRPr="006730FC" w:rsidRDefault="0040230E" w:rsidP="006921B6">
      <w:pPr>
        <w:pStyle w:val="ndicedeilustraes"/>
        <w:rPr>
          <w:rFonts w:ascii="Calibri" w:hAnsi="Calibri"/>
          <w:color w:val="auto"/>
          <w:sz w:val="22"/>
          <w:szCs w:val="22"/>
        </w:rPr>
      </w:pPr>
      <w:hyperlink w:anchor="_Toc55791216" w:history="1">
        <w:r w:rsidRPr="002B6DCD">
          <w:rPr>
            <w:rStyle w:val="Hyperlink"/>
          </w:rPr>
          <w:t>Figura 8 - Etapas do desenvolvimento do sistema de recomendação musical</w:t>
        </w:r>
        <w:r>
          <w:rPr>
            <w:webHidden/>
          </w:rPr>
          <w:tab/>
        </w:r>
        <w:r>
          <w:rPr>
            <w:webHidden/>
          </w:rPr>
          <w:fldChar w:fldCharType="begin"/>
        </w:r>
        <w:r>
          <w:rPr>
            <w:webHidden/>
          </w:rPr>
          <w:instrText xml:space="preserve"> PAGEREF _Toc55791216 \h </w:instrText>
        </w:r>
        <w:r>
          <w:rPr>
            <w:webHidden/>
          </w:rPr>
        </w:r>
        <w:r>
          <w:rPr>
            <w:webHidden/>
          </w:rPr>
          <w:fldChar w:fldCharType="separate"/>
        </w:r>
        <w:r>
          <w:rPr>
            <w:webHidden/>
          </w:rPr>
          <w:t>34</w:t>
        </w:r>
        <w:r>
          <w:rPr>
            <w:webHidden/>
          </w:rPr>
          <w:fldChar w:fldCharType="end"/>
        </w:r>
      </w:hyperlink>
    </w:p>
    <w:p w14:paraId="2D740DF7" w14:textId="6647F041" w:rsidR="0040230E" w:rsidRPr="006730FC" w:rsidRDefault="0040230E" w:rsidP="006921B6">
      <w:pPr>
        <w:pStyle w:val="ndicedeilustraes"/>
        <w:rPr>
          <w:rFonts w:ascii="Calibri" w:hAnsi="Calibri"/>
          <w:color w:val="auto"/>
          <w:sz w:val="22"/>
          <w:szCs w:val="22"/>
        </w:rPr>
      </w:pPr>
      <w:hyperlink w:anchor="_Toc55791217" w:history="1">
        <w:r w:rsidRPr="002B6DCD">
          <w:rPr>
            <w:rStyle w:val="Hyperlink"/>
          </w:rPr>
          <w:t>Figura 9 - Apresentação dos contextos estudados no trabalho</w:t>
        </w:r>
        <w:r>
          <w:rPr>
            <w:webHidden/>
          </w:rPr>
          <w:tab/>
        </w:r>
        <w:r>
          <w:rPr>
            <w:webHidden/>
          </w:rPr>
          <w:fldChar w:fldCharType="begin"/>
        </w:r>
        <w:r>
          <w:rPr>
            <w:webHidden/>
          </w:rPr>
          <w:instrText xml:space="preserve"> PAGEREF _Toc55791217 \h </w:instrText>
        </w:r>
        <w:r>
          <w:rPr>
            <w:webHidden/>
          </w:rPr>
        </w:r>
        <w:r>
          <w:rPr>
            <w:webHidden/>
          </w:rPr>
          <w:fldChar w:fldCharType="separate"/>
        </w:r>
        <w:r>
          <w:rPr>
            <w:webHidden/>
          </w:rPr>
          <w:t>35</w:t>
        </w:r>
        <w:r>
          <w:rPr>
            <w:webHidden/>
          </w:rPr>
          <w:fldChar w:fldCharType="end"/>
        </w:r>
      </w:hyperlink>
    </w:p>
    <w:p w14:paraId="58488DE0" w14:textId="5164FE74" w:rsidR="0040230E" w:rsidRPr="006730FC" w:rsidRDefault="0040230E" w:rsidP="006921B6">
      <w:pPr>
        <w:pStyle w:val="ndicedeilustraes"/>
        <w:rPr>
          <w:rFonts w:ascii="Calibri" w:hAnsi="Calibri"/>
          <w:color w:val="auto"/>
          <w:sz w:val="22"/>
          <w:szCs w:val="22"/>
        </w:rPr>
      </w:pPr>
      <w:hyperlink w:anchor="_Toc55791218" w:history="1">
        <w:r w:rsidRPr="002B6DCD">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791218 \h </w:instrText>
        </w:r>
        <w:r>
          <w:rPr>
            <w:webHidden/>
          </w:rPr>
        </w:r>
        <w:r>
          <w:rPr>
            <w:webHidden/>
          </w:rPr>
          <w:fldChar w:fldCharType="separate"/>
        </w:r>
        <w:r>
          <w:rPr>
            <w:webHidden/>
          </w:rPr>
          <w:t>42</w:t>
        </w:r>
        <w:r>
          <w:rPr>
            <w:webHidden/>
          </w:rPr>
          <w:fldChar w:fldCharType="end"/>
        </w:r>
      </w:hyperlink>
    </w:p>
    <w:p w14:paraId="7277BFB6" w14:textId="3228A879" w:rsidR="0040230E" w:rsidRPr="006730FC" w:rsidRDefault="0040230E" w:rsidP="006921B6">
      <w:pPr>
        <w:pStyle w:val="ndicedeilustraes"/>
        <w:rPr>
          <w:rFonts w:ascii="Calibri" w:hAnsi="Calibri"/>
          <w:color w:val="auto"/>
          <w:sz w:val="22"/>
          <w:szCs w:val="22"/>
        </w:rPr>
      </w:pPr>
      <w:hyperlink w:anchor="_Toc55791219" w:history="1">
        <w:r w:rsidRPr="002B6DCD">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791219 \h </w:instrText>
        </w:r>
        <w:r>
          <w:rPr>
            <w:webHidden/>
          </w:rPr>
        </w:r>
        <w:r>
          <w:rPr>
            <w:webHidden/>
          </w:rPr>
          <w:fldChar w:fldCharType="separate"/>
        </w:r>
        <w:r>
          <w:rPr>
            <w:webHidden/>
          </w:rPr>
          <w:t>43</w:t>
        </w:r>
        <w:r>
          <w:rPr>
            <w:webHidden/>
          </w:rPr>
          <w:fldChar w:fldCharType="end"/>
        </w:r>
      </w:hyperlink>
    </w:p>
    <w:p w14:paraId="77029430" w14:textId="62C85BD6" w:rsidR="0040230E" w:rsidRPr="006730FC" w:rsidRDefault="0040230E" w:rsidP="006921B6">
      <w:pPr>
        <w:pStyle w:val="ndicedeilustraes"/>
        <w:rPr>
          <w:rFonts w:ascii="Calibri" w:hAnsi="Calibri"/>
          <w:color w:val="auto"/>
          <w:sz w:val="22"/>
          <w:szCs w:val="22"/>
        </w:rPr>
      </w:pPr>
      <w:hyperlink w:anchor="_Toc55791220" w:history="1">
        <w:r w:rsidRPr="002B6DCD">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791220 \h </w:instrText>
        </w:r>
        <w:r>
          <w:rPr>
            <w:webHidden/>
          </w:rPr>
        </w:r>
        <w:r>
          <w:rPr>
            <w:webHidden/>
          </w:rPr>
          <w:fldChar w:fldCharType="separate"/>
        </w:r>
        <w:r>
          <w:rPr>
            <w:webHidden/>
          </w:rPr>
          <w:t>44</w:t>
        </w:r>
        <w:r>
          <w:rPr>
            <w:webHidden/>
          </w:rPr>
          <w:fldChar w:fldCharType="end"/>
        </w:r>
      </w:hyperlink>
    </w:p>
    <w:p w14:paraId="38FBE502" w14:textId="76FC13A5" w:rsidR="0040230E" w:rsidRPr="006730FC" w:rsidRDefault="0040230E" w:rsidP="006921B6">
      <w:pPr>
        <w:pStyle w:val="ndicedeilustraes"/>
        <w:rPr>
          <w:rFonts w:ascii="Calibri" w:hAnsi="Calibri"/>
          <w:color w:val="auto"/>
          <w:sz w:val="22"/>
          <w:szCs w:val="22"/>
        </w:rPr>
      </w:pPr>
      <w:hyperlink w:anchor="_Toc55791221" w:history="1">
        <w:r w:rsidRPr="002B6DCD">
          <w:rPr>
            <w:rStyle w:val="Hyperlink"/>
          </w:rPr>
          <w:t>Figura 13 - Console do Realtime Database do Firebase</w:t>
        </w:r>
        <w:r>
          <w:rPr>
            <w:webHidden/>
          </w:rPr>
          <w:tab/>
        </w:r>
        <w:r>
          <w:rPr>
            <w:webHidden/>
          </w:rPr>
          <w:fldChar w:fldCharType="begin"/>
        </w:r>
        <w:r>
          <w:rPr>
            <w:webHidden/>
          </w:rPr>
          <w:instrText xml:space="preserve"> PAGEREF _Toc55791221 \h </w:instrText>
        </w:r>
        <w:r>
          <w:rPr>
            <w:webHidden/>
          </w:rPr>
        </w:r>
        <w:r>
          <w:rPr>
            <w:webHidden/>
          </w:rPr>
          <w:fldChar w:fldCharType="separate"/>
        </w:r>
        <w:r>
          <w:rPr>
            <w:webHidden/>
          </w:rPr>
          <w:t>47</w:t>
        </w:r>
        <w:r>
          <w:rPr>
            <w:webHidden/>
          </w:rPr>
          <w:fldChar w:fldCharType="end"/>
        </w:r>
      </w:hyperlink>
    </w:p>
    <w:p w14:paraId="328D4309" w14:textId="2C2607A7" w:rsidR="0040230E" w:rsidRPr="006730FC" w:rsidRDefault="0040230E" w:rsidP="006921B6">
      <w:pPr>
        <w:pStyle w:val="ndicedeilustraes"/>
        <w:rPr>
          <w:rFonts w:ascii="Calibri" w:hAnsi="Calibri"/>
          <w:color w:val="auto"/>
          <w:sz w:val="22"/>
          <w:szCs w:val="22"/>
        </w:rPr>
      </w:pPr>
      <w:hyperlink w:anchor="_Toc55791222" w:history="1">
        <w:r w:rsidRPr="002B6DCD">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791222 \h </w:instrText>
        </w:r>
        <w:r>
          <w:rPr>
            <w:webHidden/>
          </w:rPr>
        </w:r>
        <w:r>
          <w:rPr>
            <w:webHidden/>
          </w:rPr>
          <w:fldChar w:fldCharType="separate"/>
        </w:r>
        <w:r>
          <w:rPr>
            <w:webHidden/>
          </w:rPr>
          <w:t>48</w:t>
        </w:r>
        <w:r>
          <w:rPr>
            <w:webHidden/>
          </w:rPr>
          <w:fldChar w:fldCharType="end"/>
        </w:r>
      </w:hyperlink>
    </w:p>
    <w:p w14:paraId="70518AC8" w14:textId="02454FE8" w:rsidR="0040230E" w:rsidRPr="006730FC" w:rsidRDefault="0040230E" w:rsidP="006921B6">
      <w:pPr>
        <w:pStyle w:val="ndicedeilustraes"/>
        <w:rPr>
          <w:rFonts w:ascii="Calibri" w:hAnsi="Calibri"/>
          <w:color w:val="auto"/>
          <w:sz w:val="22"/>
          <w:szCs w:val="22"/>
        </w:rPr>
      </w:pPr>
      <w:hyperlink w:anchor="_Toc55791223" w:history="1">
        <w:r w:rsidRPr="002B6DCD">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791223 \h </w:instrText>
        </w:r>
        <w:r>
          <w:rPr>
            <w:webHidden/>
          </w:rPr>
        </w:r>
        <w:r>
          <w:rPr>
            <w:webHidden/>
          </w:rPr>
          <w:fldChar w:fldCharType="separate"/>
        </w:r>
        <w:r>
          <w:rPr>
            <w:webHidden/>
          </w:rPr>
          <w:t>50</w:t>
        </w:r>
        <w:r>
          <w:rPr>
            <w:webHidden/>
          </w:rPr>
          <w:fldChar w:fldCharType="end"/>
        </w:r>
      </w:hyperlink>
    </w:p>
    <w:p w14:paraId="034604AF" w14:textId="0D35241D" w:rsidR="0040230E" w:rsidRPr="006730FC" w:rsidRDefault="0040230E" w:rsidP="006921B6">
      <w:pPr>
        <w:pStyle w:val="ndicedeilustraes"/>
        <w:rPr>
          <w:rFonts w:ascii="Calibri" w:hAnsi="Calibri"/>
          <w:color w:val="auto"/>
          <w:sz w:val="22"/>
          <w:szCs w:val="22"/>
        </w:rPr>
      </w:pPr>
      <w:hyperlink w:anchor="_Toc55791224" w:history="1">
        <w:r w:rsidRPr="002B6DCD">
          <w:rPr>
            <w:rStyle w:val="Hyperlink"/>
          </w:rPr>
          <w:t>Figura 16 - Representação dos eventos salvos no Firebase</w:t>
        </w:r>
        <w:r>
          <w:rPr>
            <w:webHidden/>
          </w:rPr>
          <w:tab/>
        </w:r>
        <w:r>
          <w:rPr>
            <w:webHidden/>
          </w:rPr>
          <w:fldChar w:fldCharType="begin"/>
        </w:r>
        <w:r>
          <w:rPr>
            <w:webHidden/>
          </w:rPr>
          <w:instrText xml:space="preserve"> PAGEREF _Toc55791224 \h </w:instrText>
        </w:r>
        <w:r>
          <w:rPr>
            <w:webHidden/>
          </w:rPr>
        </w:r>
        <w:r>
          <w:rPr>
            <w:webHidden/>
          </w:rPr>
          <w:fldChar w:fldCharType="separate"/>
        </w:r>
        <w:r>
          <w:rPr>
            <w:webHidden/>
          </w:rPr>
          <w:t>51</w:t>
        </w:r>
        <w:r>
          <w:rPr>
            <w:webHidden/>
          </w:rPr>
          <w:fldChar w:fldCharType="end"/>
        </w:r>
      </w:hyperlink>
    </w:p>
    <w:p w14:paraId="302E61F3" w14:textId="1F1ED410" w:rsidR="0040230E" w:rsidRPr="006730FC" w:rsidRDefault="0040230E" w:rsidP="006921B6">
      <w:pPr>
        <w:pStyle w:val="ndicedeilustraes"/>
        <w:rPr>
          <w:rFonts w:ascii="Calibri" w:hAnsi="Calibri"/>
          <w:color w:val="auto"/>
          <w:sz w:val="22"/>
          <w:szCs w:val="22"/>
        </w:rPr>
      </w:pPr>
      <w:hyperlink w:anchor="_Toc55791225" w:history="1">
        <w:r w:rsidRPr="002B6DCD">
          <w:rPr>
            <w:rStyle w:val="Hyperlink"/>
          </w:rPr>
          <w:t>Figura 17 - Representação das listas geradas na etapa “Separa contexto”</w:t>
        </w:r>
        <w:r>
          <w:rPr>
            <w:webHidden/>
          </w:rPr>
          <w:tab/>
        </w:r>
        <w:r>
          <w:rPr>
            <w:webHidden/>
          </w:rPr>
          <w:fldChar w:fldCharType="begin"/>
        </w:r>
        <w:r>
          <w:rPr>
            <w:webHidden/>
          </w:rPr>
          <w:instrText xml:space="preserve"> PAGEREF _Toc55791225 \h </w:instrText>
        </w:r>
        <w:r>
          <w:rPr>
            <w:webHidden/>
          </w:rPr>
        </w:r>
        <w:r>
          <w:rPr>
            <w:webHidden/>
          </w:rPr>
          <w:fldChar w:fldCharType="separate"/>
        </w:r>
        <w:r>
          <w:rPr>
            <w:webHidden/>
          </w:rPr>
          <w:t>51</w:t>
        </w:r>
        <w:r>
          <w:rPr>
            <w:webHidden/>
          </w:rPr>
          <w:fldChar w:fldCharType="end"/>
        </w:r>
      </w:hyperlink>
    </w:p>
    <w:p w14:paraId="7E707FD7" w14:textId="4B89B212" w:rsidR="0040230E" w:rsidRPr="006730FC" w:rsidRDefault="0040230E" w:rsidP="006921B6">
      <w:pPr>
        <w:pStyle w:val="ndicedeilustraes"/>
        <w:rPr>
          <w:rFonts w:ascii="Calibri" w:hAnsi="Calibri"/>
          <w:color w:val="auto"/>
          <w:sz w:val="22"/>
          <w:szCs w:val="22"/>
        </w:rPr>
      </w:pPr>
      <w:hyperlink w:anchor="_Toc55791226" w:history="1">
        <w:r w:rsidRPr="002B6DCD">
          <w:rPr>
            <w:rStyle w:val="Hyperlink"/>
          </w:rPr>
          <w:t>Figura 18 - Representação das listas geradas na etapa “separa contexto das músicas”</w:t>
        </w:r>
        <w:r>
          <w:rPr>
            <w:webHidden/>
          </w:rPr>
          <w:tab/>
        </w:r>
        <w:r>
          <w:rPr>
            <w:webHidden/>
          </w:rPr>
          <w:fldChar w:fldCharType="begin"/>
        </w:r>
        <w:r>
          <w:rPr>
            <w:webHidden/>
          </w:rPr>
          <w:instrText xml:space="preserve"> PAGEREF _Toc55791226 \h </w:instrText>
        </w:r>
        <w:r>
          <w:rPr>
            <w:webHidden/>
          </w:rPr>
        </w:r>
        <w:r>
          <w:rPr>
            <w:webHidden/>
          </w:rPr>
          <w:fldChar w:fldCharType="separate"/>
        </w:r>
        <w:r>
          <w:rPr>
            <w:webHidden/>
          </w:rPr>
          <w:t>52</w:t>
        </w:r>
        <w:r>
          <w:rPr>
            <w:webHidden/>
          </w:rPr>
          <w:fldChar w:fldCharType="end"/>
        </w:r>
      </w:hyperlink>
    </w:p>
    <w:p w14:paraId="3CE566C6" w14:textId="7633015E" w:rsidR="0040230E" w:rsidRPr="006730FC" w:rsidRDefault="0040230E" w:rsidP="006921B6">
      <w:pPr>
        <w:pStyle w:val="ndicedeilustraes"/>
        <w:rPr>
          <w:rFonts w:ascii="Calibri" w:hAnsi="Calibri"/>
          <w:color w:val="auto"/>
          <w:sz w:val="22"/>
          <w:szCs w:val="22"/>
        </w:rPr>
      </w:pPr>
      <w:hyperlink w:anchor="_Toc55791227" w:history="1">
        <w:r w:rsidRPr="002B6DCD">
          <w:rPr>
            <w:rStyle w:val="Hyperlink"/>
          </w:rPr>
          <w:t>Figura 19 - Representação da tabela na etapa “separa contexto das músicas”</w:t>
        </w:r>
        <w:r>
          <w:rPr>
            <w:webHidden/>
          </w:rPr>
          <w:tab/>
        </w:r>
        <w:r>
          <w:rPr>
            <w:webHidden/>
          </w:rPr>
          <w:fldChar w:fldCharType="begin"/>
        </w:r>
        <w:r>
          <w:rPr>
            <w:webHidden/>
          </w:rPr>
          <w:instrText xml:space="preserve"> PAGEREF _Toc55791227 \h </w:instrText>
        </w:r>
        <w:r>
          <w:rPr>
            <w:webHidden/>
          </w:rPr>
        </w:r>
        <w:r>
          <w:rPr>
            <w:webHidden/>
          </w:rPr>
          <w:fldChar w:fldCharType="separate"/>
        </w:r>
        <w:r>
          <w:rPr>
            <w:webHidden/>
          </w:rPr>
          <w:t>52</w:t>
        </w:r>
        <w:r>
          <w:rPr>
            <w:webHidden/>
          </w:rPr>
          <w:fldChar w:fldCharType="end"/>
        </w:r>
      </w:hyperlink>
    </w:p>
    <w:p w14:paraId="47A48396" w14:textId="4E7A6029" w:rsidR="0040230E" w:rsidRPr="006730FC" w:rsidRDefault="0040230E" w:rsidP="006921B6">
      <w:pPr>
        <w:pStyle w:val="ndicedeilustraes"/>
        <w:rPr>
          <w:rFonts w:ascii="Calibri" w:hAnsi="Calibri"/>
          <w:color w:val="auto"/>
          <w:sz w:val="22"/>
          <w:szCs w:val="22"/>
        </w:rPr>
      </w:pPr>
      <w:hyperlink w:anchor="_Toc55791228" w:history="1">
        <w:r w:rsidRPr="002B6DCD">
          <w:rPr>
            <w:rStyle w:val="Hyperlink"/>
          </w:rPr>
          <w:t xml:space="preserve">Figura 20 - </w:t>
        </w:r>
        <w:r w:rsidRPr="002B6DCD">
          <w:rPr>
            <w:rStyle w:val="Hyperlink"/>
            <w:i/>
            <w:iCs/>
          </w:rPr>
          <w:t>head()</w:t>
        </w:r>
        <w:r w:rsidRPr="002B6DCD">
          <w:rPr>
            <w:rStyle w:val="Hyperlink"/>
          </w:rPr>
          <w:t xml:space="preserve"> do </w:t>
        </w:r>
        <w:r w:rsidRPr="002B6DCD">
          <w:rPr>
            <w:rStyle w:val="Hyperlink"/>
            <w:i/>
            <w:iCs/>
          </w:rPr>
          <w:t>dataframe</w:t>
        </w:r>
        <w:r w:rsidRPr="002B6DCD">
          <w:rPr>
            <w:rStyle w:val="Hyperlink"/>
          </w:rPr>
          <w:t xml:space="preserve"> criado a partir da variável </w:t>
        </w:r>
        <w:r w:rsidRPr="002B6DCD">
          <w:rPr>
            <w:rStyle w:val="Hyperlink"/>
            <w:i/>
            <w:iCs/>
          </w:rPr>
          <w:t>genreTable</w:t>
        </w:r>
        <w:r>
          <w:rPr>
            <w:webHidden/>
          </w:rPr>
          <w:tab/>
        </w:r>
        <w:r>
          <w:rPr>
            <w:webHidden/>
          </w:rPr>
          <w:fldChar w:fldCharType="begin"/>
        </w:r>
        <w:r>
          <w:rPr>
            <w:webHidden/>
          </w:rPr>
          <w:instrText xml:space="preserve"> PAGEREF _Toc55791228 \h </w:instrText>
        </w:r>
        <w:r>
          <w:rPr>
            <w:webHidden/>
          </w:rPr>
        </w:r>
        <w:r>
          <w:rPr>
            <w:webHidden/>
          </w:rPr>
          <w:fldChar w:fldCharType="separate"/>
        </w:r>
        <w:r>
          <w:rPr>
            <w:webHidden/>
          </w:rPr>
          <w:t>53</w:t>
        </w:r>
        <w:r>
          <w:rPr>
            <w:webHidden/>
          </w:rPr>
          <w:fldChar w:fldCharType="end"/>
        </w:r>
      </w:hyperlink>
    </w:p>
    <w:p w14:paraId="0D58DA2D" w14:textId="5AA90286" w:rsidR="0040230E" w:rsidRPr="006730FC" w:rsidRDefault="0040230E" w:rsidP="006921B6">
      <w:pPr>
        <w:pStyle w:val="ndicedeilustraes"/>
        <w:rPr>
          <w:rFonts w:ascii="Calibri" w:hAnsi="Calibri"/>
          <w:color w:val="auto"/>
          <w:sz w:val="22"/>
          <w:szCs w:val="22"/>
        </w:rPr>
      </w:pPr>
      <w:hyperlink w:anchor="_Toc55791229" w:history="1">
        <w:r w:rsidRPr="002B6DCD">
          <w:rPr>
            <w:rStyle w:val="Hyperlink"/>
          </w:rPr>
          <w:t>Figura 21 - Visão macro do sistema LORS</w:t>
        </w:r>
        <w:r>
          <w:rPr>
            <w:webHidden/>
          </w:rPr>
          <w:tab/>
        </w:r>
        <w:r>
          <w:rPr>
            <w:webHidden/>
          </w:rPr>
          <w:fldChar w:fldCharType="begin"/>
        </w:r>
        <w:r>
          <w:rPr>
            <w:webHidden/>
          </w:rPr>
          <w:instrText xml:space="preserve"> PAGEREF _Toc55791229 \h </w:instrText>
        </w:r>
        <w:r>
          <w:rPr>
            <w:webHidden/>
          </w:rPr>
        </w:r>
        <w:r>
          <w:rPr>
            <w:webHidden/>
          </w:rPr>
          <w:fldChar w:fldCharType="separate"/>
        </w:r>
        <w:r>
          <w:rPr>
            <w:webHidden/>
          </w:rPr>
          <w:t>55</w:t>
        </w:r>
        <w:r>
          <w:rPr>
            <w:webHidden/>
          </w:rPr>
          <w:fldChar w:fldCharType="end"/>
        </w:r>
      </w:hyperlink>
    </w:p>
    <w:p w14:paraId="24B6AB2B" w14:textId="4C76BB49" w:rsidR="0040230E" w:rsidRPr="006730FC" w:rsidRDefault="0040230E" w:rsidP="006921B6">
      <w:pPr>
        <w:pStyle w:val="ndicedeilustraes"/>
        <w:rPr>
          <w:rFonts w:ascii="Calibri" w:hAnsi="Calibri"/>
          <w:color w:val="auto"/>
          <w:sz w:val="22"/>
          <w:szCs w:val="22"/>
        </w:rPr>
      </w:pPr>
      <w:hyperlink w:anchor="_Toc55791230" w:history="1">
        <w:r w:rsidRPr="002B6DCD">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791230 \h </w:instrText>
        </w:r>
        <w:r>
          <w:rPr>
            <w:webHidden/>
          </w:rPr>
        </w:r>
        <w:r>
          <w:rPr>
            <w:webHidden/>
          </w:rPr>
          <w:fldChar w:fldCharType="separate"/>
        </w:r>
        <w:r>
          <w:rPr>
            <w:webHidden/>
          </w:rPr>
          <w:t>57</w:t>
        </w:r>
        <w:r>
          <w:rPr>
            <w:webHidden/>
          </w:rPr>
          <w:fldChar w:fldCharType="end"/>
        </w:r>
      </w:hyperlink>
    </w:p>
    <w:p w14:paraId="0B80BAFA" w14:textId="0ED15AA7" w:rsidR="008F2AE9" w:rsidRDefault="0040230E" w:rsidP="006921B6">
      <w:r>
        <w:lastRenderedPageBreak/>
        <w:fldChar w:fldCharType="end"/>
      </w:r>
    </w:p>
    <w:p w14:paraId="47A42ED2" w14:textId="47E06A58" w:rsidR="008F2AE9" w:rsidRDefault="008F2AE9" w:rsidP="006921B6">
      <w:pPr>
        <w:pStyle w:val="Ttulo0"/>
      </w:pPr>
      <w:r>
        <w:lastRenderedPageBreak/>
        <w:t xml:space="preserve">Lista de </w:t>
      </w:r>
      <w:r w:rsidR="0040230E">
        <w:t>Quadros</w:t>
      </w:r>
    </w:p>
    <w:p w14:paraId="32D3B4B6" w14:textId="41C2E732" w:rsidR="0040230E" w:rsidRPr="006730FC" w:rsidRDefault="0040230E" w:rsidP="006921B6">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6730FC" w:rsidRDefault="0040230E" w:rsidP="006921B6">
      <w:pPr>
        <w:pStyle w:val="ndicedeilustraes"/>
        <w:rPr>
          <w:rFonts w:ascii="Calibri" w:hAnsi="Calibri"/>
          <w:color w:val="auto"/>
          <w:sz w:val="22"/>
          <w:szCs w:val="22"/>
        </w:rPr>
      </w:pPr>
      <w:hyperlink w:anchor="_Toc55791193" w:history="1">
        <w:r w:rsidRPr="0004209A">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791193 \h </w:instrText>
        </w:r>
        <w:r>
          <w:rPr>
            <w:webHidden/>
          </w:rPr>
        </w:r>
        <w:r>
          <w:rPr>
            <w:webHidden/>
          </w:rPr>
          <w:fldChar w:fldCharType="separate"/>
        </w:r>
        <w:r>
          <w:rPr>
            <w:webHidden/>
          </w:rPr>
          <w:t>37</w:t>
        </w:r>
        <w:r>
          <w:rPr>
            <w:webHidden/>
          </w:rPr>
          <w:fldChar w:fldCharType="end"/>
        </w:r>
      </w:hyperlink>
    </w:p>
    <w:p w14:paraId="6E4CF63C" w14:textId="02636CC2" w:rsidR="0040230E" w:rsidRPr="006730FC" w:rsidRDefault="0040230E" w:rsidP="006921B6">
      <w:pPr>
        <w:pStyle w:val="ndicedeilustraes"/>
        <w:rPr>
          <w:rFonts w:ascii="Calibri" w:hAnsi="Calibri"/>
          <w:color w:val="auto"/>
          <w:sz w:val="22"/>
          <w:szCs w:val="22"/>
        </w:rPr>
      </w:pPr>
      <w:hyperlink w:anchor="_Toc55791194" w:history="1">
        <w:r w:rsidRPr="0004209A">
          <w:rPr>
            <w:rStyle w:val="Hyperlink"/>
          </w:rPr>
          <w:t>Quadro 3 - Lista de ações possíveis nos eventos</w:t>
        </w:r>
        <w:r>
          <w:rPr>
            <w:webHidden/>
          </w:rPr>
          <w:tab/>
        </w:r>
        <w:r>
          <w:rPr>
            <w:webHidden/>
          </w:rPr>
          <w:fldChar w:fldCharType="begin"/>
        </w:r>
        <w:r>
          <w:rPr>
            <w:webHidden/>
          </w:rPr>
          <w:instrText xml:space="preserve"> PAGEREF _Toc55791194 \h </w:instrText>
        </w:r>
        <w:r>
          <w:rPr>
            <w:webHidden/>
          </w:rPr>
        </w:r>
        <w:r>
          <w:rPr>
            <w:webHidden/>
          </w:rPr>
          <w:fldChar w:fldCharType="separate"/>
        </w:r>
        <w:r>
          <w:rPr>
            <w:webHidden/>
          </w:rPr>
          <w:t>49</w:t>
        </w:r>
        <w:r>
          <w:rPr>
            <w:webHidden/>
          </w:rPr>
          <w:fldChar w:fldCharType="end"/>
        </w:r>
      </w:hyperlink>
    </w:p>
    <w:p w14:paraId="198F3B55" w14:textId="5B8622EF" w:rsidR="0040230E" w:rsidRPr="006730FC" w:rsidRDefault="0040230E" w:rsidP="006921B6">
      <w:pPr>
        <w:pStyle w:val="ndicedeilustraes"/>
        <w:rPr>
          <w:rFonts w:ascii="Calibri" w:hAnsi="Calibri"/>
          <w:color w:val="auto"/>
          <w:sz w:val="22"/>
          <w:szCs w:val="22"/>
        </w:rPr>
      </w:pPr>
      <w:hyperlink w:anchor="_Toc55791195" w:history="1">
        <w:r w:rsidRPr="0004209A">
          <w:rPr>
            <w:rStyle w:val="Hyperlink"/>
          </w:rPr>
          <w:t>Quadro 4 - Campos e seus respectivos valores utilizados na recomendação</w:t>
        </w:r>
        <w:r>
          <w:rPr>
            <w:webHidden/>
          </w:rPr>
          <w:tab/>
        </w:r>
        <w:r>
          <w:rPr>
            <w:webHidden/>
          </w:rPr>
          <w:fldChar w:fldCharType="begin"/>
        </w:r>
        <w:r>
          <w:rPr>
            <w:webHidden/>
          </w:rPr>
          <w:instrText xml:space="preserve"> PAGEREF _Toc55791195 \h </w:instrText>
        </w:r>
        <w:r>
          <w:rPr>
            <w:webHidden/>
          </w:rPr>
        </w:r>
        <w:r>
          <w:rPr>
            <w:webHidden/>
          </w:rPr>
          <w:fldChar w:fldCharType="separate"/>
        </w:r>
        <w:r>
          <w:rPr>
            <w:webHidden/>
          </w:rPr>
          <w:t>56</w:t>
        </w:r>
        <w:r>
          <w:rPr>
            <w:webHidden/>
          </w:rPr>
          <w:fldChar w:fldCharType="end"/>
        </w:r>
      </w:hyperlink>
    </w:p>
    <w:p w14:paraId="26E3F622" w14:textId="25AD88F6" w:rsidR="0040230E" w:rsidRPr="006730FC" w:rsidRDefault="0040230E" w:rsidP="006921B6">
      <w:pPr>
        <w:pStyle w:val="ndicedeilustraes"/>
        <w:rPr>
          <w:rFonts w:ascii="Calibri" w:hAnsi="Calibri"/>
          <w:color w:val="auto"/>
          <w:sz w:val="22"/>
          <w:szCs w:val="22"/>
        </w:rPr>
      </w:pPr>
      <w:hyperlink w:anchor="_Toc55791196" w:history="1">
        <w:r w:rsidRPr="0004209A">
          <w:rPr>
            <w:rStyle w:val="Hyperlink"/>
          </w:rPr>
          <w:t>Quadro 5 - relação dos gêneros e a classe utilizada no KNN</w:t>
        </w:r>
        <w:r>
          <w:rPr>
            <w:webHidden/>
          </w:rPr>
          <w:tab/>
        </w:r>
        <w:r>
          <w:rPr>
            <w:webHidden/>
          </w:rPr>
          <w:fldChar w:fldCharType="begin"/>
        </w:r>
        <w:r>
          <w:rPr>
            <w:webHidden/>
          </w:rPr>
          <w:instrText xml:space="preserve"> PAGEREF _Toc55791196 \h </w:instrText>
        </w:r>
        <w:r>
          <w:rPr>
            <w:webHidden/>
          </w:rPr>
        </w:r>
        <w:r>
          <w:rPr>
            <w:webHidden/>
          </w:rPr>
          <w:fldChar w:fldCharType="separate"/>
        </w:r>
        <w:r>
          <w:rPr>
            <w:webHidden/>
          </w:rPr>
          <w:t>58</w:t>
        </w:r>
        <w:r>
          <w:rPr>
            <w:webHidden/>
          </w:rPr>
          <w:fldChar w:fldCharType="end"/>
        </w:r>
      </w:hyperlink>
    </w:p>
    <w:p w14:paraId="1266506B" w14:textId="516C90A3" w:rsidR="0040230E" w:rsidRPr="006730FC" w:rsidRDefault="0040230E" w:rsidP="006921B6">
      <w:pPr>
        <w:pStyle w:val="ndicedeilustraes"/>
        <w:rPr>
          <w:rFonts w:ascii="Calibri" w:hAnsi="Calibri"/>
          <w:color w:val="auto"/>
          <w:sz w:val="22"/>
          <w:szCs w:val="22"/>
        </w:rPr>
      </w:pPr>
      <w:hyperlink w:anchor="_Toc55791197" w:history="1">
        <w:r w:rsidRPr="0004209A">
          <w:rPr>
            <w:rStyle w:val="Hyperlink"/>
          </w:rPr>
          <w:t>Quadro 6 matriz confusão da classe 12, gênero musical country</w:t>
        </w:r>
        <w:r>
          <w:rPr>
            <w:webHidden/>
          </w:rPr>
          <w:tab/>
        </w:r>
        <w:r>
          <w:rPr>
            <w:webHidden/>
          </w:rPr>
          <w:fldChar w:fldCharType="begin"/>
        </w:r>
        <w:r>
          <w:rPr>
            <w:webHidden/>
          </w:rPr>
          <w:instrText xml:space="preserve"> PAGEREF _Toc55791197 \h </w:instrText>
        </w:r>
        <w:r>
          <w:rPr>
            <w:webHidden/>
          </w:rPr>
        </w:r>
        <w:r>
          <w:rPr>
            <w:webHidden/>
          </w:rPr>
          <w:fldChar w:fldCharType="separate"/>
        </w:r>
        <w:r>
          <w:rPr>
            <w:webHidden/>
          </w:rPr>
          <w:t>59</w:t>
        </w:r>
        <w:r>
          <w:rPr>
            <w:webHidden/>
          </w:rPr>
          <w:fldChar w:fldCharType="end"/>
        </w:r>
      </w:hyperlink>
    </w:p>
    <w:p w14:paraId="7A27D915" w14:textId="18C03769" w:rsidR="0040230E" w:rsidRPr="006730FC" w:rsidRDefault="0040230E" w:rsidP="006921B6">
      <w:pPr>
        <w:pStyle w:val="ndicedeilustraes"/>
        <w:rPr>
          <w:rFonts w:ascii="Calibri" w:hAnsi="Calibri"/>
          <w:color w:val="auto"/>
          <w:sz w:val="22"/>
          <w:szCs w:val="22"/>
        </w:rPr>
      </w:pPr>
      <w:hyperlink w:anchor="_Toc55791198" w:history="1">
        <w:r w:rsidRPr="0004209A">
          <w:rPr>
            <w:rStyle w:val="Hyperlink"/>
          </w:rPr>
          <w:t>Quadro 7 - Matrix confusão do usuário spotify:user:4i3jdhv6vubcjdpwsn38iv8u4</w:t>
        </w:r>
        <w:r>
          <w:rPr>
            <w:webHidden/>
          </w:rPr>
          <w:tab/>
        </w:r>
        <w:r>
          <w:rPr>
            <w:webHidden/>
          </w:rPr>
          <w:fldChar w:fldCharType="begin"/>
        </w:r>
        <w:r>
          <w:rPr>
            <w:webHidden/>
          </w:rPr>
          <w:instrText xml:space="preserve"> PAGEREF _Toc55791198 \h </w:instrText>
        </w:r>
        <w:r>
          <w:rPr>
            <w:webHidden/>
          </w:rPr>
        </w:r>
        <w:r>
          <w:rPr>
            <w:webHidden/>
          </w:rPr>
          <w:fldChar w:fldCharType="separate"/>
        </w:r>
        <w:r>
          <w:rPr>
            <w:webHidden/>
          </w:rPr>
          <w:t>60</w:t>
        </w:r>
        <w:r>
          <w:rPr>
            <w:webHidden/>
          </w:rPr>
          <w:fldChar w:fldCharType="end"/>
        </w:r>
      </w:hyperlink>
    </w:p>
    <w:p w14:paraId="075C8225" w14:textId="65BFEE04" w:rsidR="0040230E" w:rsidRPr="0040230E" w:rsidRDefault="0040230E" w:rsidP="006921B6">
      <w:r>
        <w:fldChar w:fldCharType="end"/>
      </w:r>
    </w:p>
    <w:p w14:paraId="00A4FA6C" w14:textId="77777777" w:rsidR="008F2AE9" w:rsidRDefault="008F2AE9" w:rsidP="006921B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6921B6">
            <w:pPr>
              <w:pStyle w:val="Remissivo1"/>
              <w:rPr>
                <w:lang w:val="en-US"/>
              </w:rPr>
            </w:pPr>
            <w:r w:rsidRPr="00211DB3">
              <w:rPr>
                <w:lang w:val="en-US"/>
              </w:rPr>
              <w:t>AIR</w:t>
            </w:r>
          </w:p>
        </w:tc>
        <w:tc>
          <w:tcPr>
            <w:tcW w:w="7992" w:type="dxa"/>
          </w:tcPr>
          <w:p w14:paraId="5D5EF50E" w14:textId="0FABACBF" w:rsidR="002E041E" w:rsidRPr="00211DB3" w:rsidRDefault="002E041E" w:rsidP="006921B6">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6921B6">
            <w:pPr>
              <w:pStyle w:val="Remissivo1"/>
              <w:rPr>
                <w:lang w:val="en-US"/>
              </w:rPr>
            </w:pPr>
            <w:r w:rsidRPr="00211DB3">
              <w:rPr>
                <w:lang w:val="en-US"/>
              </w:rPr>
              <w:t>App</w:t>
            </w:r>
          </w:p>
        </w:tc>
        <w:tc>
          <w:tcPr>
            <w:tcW w:w="7992" w:type="dxa"/>
          </w:tcPr>
          <w:p w14:paraId="0FB199CC" w14:textId="6949DAF6" w:rsidR="008F2AE9" w:rsidRPr="00211DB3" w:rsidRDefault="002E041E" w:rsidP="006921B6">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6921B6">
            <w:pPr>
              <w:pStyle w:val="Remissivo1"/>
            </w:pPr>
            <w:r w:rsidRPr="00211DB3">
              <w:t>AUC</w:t>
            </w:r>
          </w:p>
        </w:tc>
        <w:tc>
          <w:tcPr>
            <w:tcW w:w="7992" w:type="dxa"/>
          </w:tcPr>
          <w:p w14:paraId="36862CF3" w14:textId="3072DD52" w:rsidR="002E041E" w:rsidRPr="00211DB3" w:rsidRDefault="002E041E" w:rsidP="006921B6">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6921B6">
            <w:pPr>
              <w:pStyle w:val="Remissivo1"/>
              <w:rPr>
                <w:lang w:val="en-US"/>
              </w:rPr>
            </w:pPr>
            <w:r w:rsidRPr="00211DB3">
              <w:rPr>
                <w:lang w:val="en-US"/>
              </w:rPr>
              <w:t>GPML</w:t>
            </w:r>
          </w:p>
        </w:tc>
        <w:tc>
          <w:tcPr>
            <w:tcW w:w="7992" w:type="dxa"/>
          </w:tcPr>
          <w:p w14:paraId="41DF70DC" w14:textId="7361C755" w:rsidR="008F2AE9" w:rsidRPr="00211DB3" w:rsidRDefault="002E041E" w:rsidP="006921B6">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6921B6">
            <w:pPr>
              <w:pStyle w:val="Remissivo1"/>
              <w:rPr>
                <w:lang w:val="en-US"/>
              </w:rPr>
            </w:pPr>
            <w:r w:rsidRPr="00211DB3">
              <w:rPr>
                <w:lang w:val="en-US"/>
              </w:rPr>
              <w:t>GPR</w:t>
            </w:r>
          </w:p>
        </w:tc>
        <w:tc>
          <w:tcPr>
            <w:tcW w:w="7992" w:type="dxa"/>
          </w:tcPr>
          <w:p w14:paraId="6EC84304" w14:textId="09AAEB5E" w:rsidR="008F2AE9" w:rsidRPr="00211DB3" w:rsidRDefault="002E041E" w:rsidP="006921B6">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6921B6">
            <w:pPr>
              <w:pStyle w:val="Remissivo1"/>
              <w:rPr>
                <w:lang w:val="en-US"/>
              </w:rPr>
            </w:pPr>
            <w:r w:rsidRPr="00211DB3">
              <w:rPr>
                <w:lang w:val="en-US"/>
              </w:rPr>
              <w:t>LORS</w:t>
            </w:r>
          </w:p>
        </w:tc>
        <w:tc>
          <w:tcPr>
            <w:tcW w:w="7992" w:type="dxa"/>
          </w:tcPr>
          <w:p w14:paraId="5016ECA0" w14:textId="11845A05" w:rsidR="008F2AE9" w:rsidRPr="00211DB3" w:rsidRDefault="002E041E" w:rsidP="006921B6">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6921B6">
            <w:pPr>
              <w:pStyle w:val="Remissivo1"/>
              <w:rPr>
                <w:lang w:val="en-US"/>
              </w:rPr>
            </w:pPr>
            <w:r w:rsidRPr="00211DB3">
              <w:rPr>
                <w:lang w:val="en-US"/>
              </w:rPr>
              <w:t>POC</w:t>
            </w:r>
          </w:p>
        </w:tc>
        <w:tc>
          <w:tcPr>
            <w:tcW w:w="7992" w:type="dxa"/>
          </w:tcPr>
          <w:p w14:paraId="66B31857" w14:textId="588E8F7F" w:rsidR="008F2AE9" w:rsidRPr="00211DB3" w:rsidRDefault="002E041E" w:rsidP="006921B6">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6921B6">
            <w:pPr>
              <w:pStyle w:val="Remissivo1"/>
              <w:rPr>
                <w:lang w:val="en-US"/>
              </w:rPr>
            </w:pPr>
            <w:r w:rsidRPr="00211DB3">
              <w:rPr>
                <w:lang w:val="en-US"/>
              </w:rPr>
              <w:t>RBF</w:t>
            </w:r>
          </w:p>
        </w:tc>
        <w:tc>
          <w:tcPr>
            <w:tcW w:w="7992" w:type="dxa"/>
          </w:tcPr>
          <w:p w14:paraId="1E866C16" w14:textId="5BBA68A1" w:rsidR="008F2AE9" w:rsidRPr="00211DB3" w:rsidRDefault="002E041E" w:rsidP="006921B6">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6921B6">
            <w:pPr>
              <w:pStyle w:val="Remissivo1"/>
              <w:rPr>
                <w:lang w:val="en-US"/>
              </w:rPr>
            </w:pPr>
            <w:r w:rsidRPr="00211DB3">
              <w:rPr>
                <w:lang w:val="en-US"/>
              </w:rPr>
              <w:t>RecSys</w:t>
            </w:r>
          </w:p>
        </w:tc>
        <w:tc>
          <w:tcPr>
            <w:tcW w:w="7992" w:type="dxa"/>
          </w:tcPr>
          <w:p w14:paraId="64E75BEB" w14:textId="322115AE" w:rsidR="008F2AE9" w:rsidRPr="00211DB3" w:rsidRDefault="002E041E" w:rsidP="006921B6">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6921B6">
            <w:pPr>
              <w:pStyle w:val="Remissivo1"/>
              <w:rPr>
                <w:lang w:val="en-US"/>
              </w:rPr>
            </w:pPr>
            <w:r w:rsidRPr="00211DB3">
              <w:rPr>
                <w:lang w:val="en-US"/>
              </w:rPr>
              <w:t>SDK</w:t>
            </w:r>
          </w:p>
        </w:tc>
        <w:tc>
          <w:tcPr>
            <w:tcW w:w="7992" w:type="dxa"/>
          </w:tcPr>
          <w:p w14:paraId="2F3CFD60" w14:textId="44C738A4" w:rsidR="008F2AE9" w:rsidRPr="00211DB3" w:rsidRDefault="002E041E" w:rsidP="006921B6">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6921B6">
            <w:pPr>
              <w:pStyle w:val="Remissivo1"/>
              <w:rPr>
                <w:lang w:val="en-US"/>
              </w:rPr>
            </w:pPr>
            <w:r>
              <w:rPr>
                <w:lang w:val="en-US"/>
              </w:rPr>
              <w:t>SPTF</w:t>
            </w:r>
          </w:p>
        </w:tc>
        <w:tc>
          <w:tcPr>
            <w:tcW w:w="7992" w:type="dxa"/>
          </w:tcPr>
          <w:p w14:paraId="3A5945C2" w14:textId="172BB153" w:rsidR="00A1555E" w:rsidRPr="00A1555E" w:rsidRDefault="00A1555E" w:rsidP="006921B6">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6921B6">
            <w:pPr>
              <w:pStyle w:val="Remissivo1"/>
              <w:rPr>
                <w:lang w:val="en-US"/>
              </w:rPr>
            </w:pPr>
            <w:r w:rsidRPr="00211DB3">
              <w:rPr>
                <w:lang w:val="en-US"/>
              </w:rPr>
              <w:t>SVM</w:t>
            </w:r>
          </w:p>
        </w:tc>
        <w:tc>
          <w:tcPr>
            <w:tcW w:w="7992" w:type="dxa"/>
          </w:tcPr>
          <w:p w14:paraId="526EFFF8" w14:textId="6C4AF3CA" w:rsidR="008F2AE9" w:rsidRPr="00211DB3" w:rsidRDefault="002E041E" w:rsidP="006921B6">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6921B6">
            <w:pPr>
              <w:pStyle w:val="Remissivo1"/>
              <w:rPr>
                <w:lang w:val="en-US"/>
              </w:rPr>
            </w:pPr>
            <w:r>
              <w:rPr>
                <w:lang w:val="en-US"/>
              </w:rPr>
              <w:t>URI</w:t>
            </w:r>
          </w:p>
        </w:tc>
        <w:tc>
          <w:tcPr>
            <w:tcW w:w="7992" w:type="dxa"/>
          </w:tcPr>
          <w:p w14:paraId="5FE65F1B" w14:textId="6358B8C6" w:rsidR="000A1639" w:rsidRPr="00211DB3" w:rsidRDefault="000A1639" w:rsidP="006921B6">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6921B6">
            <w:pPr>
              <w:pStyle w:val="Remissivo1"/>
              <w:rPr>
                <w:lang w:val="en-US"/>
              </w:rPr>
            </w:pPr>
          </w:p>
        </w:tc>
        <w:tc>
          <w:tcPr>
            <w:tcW w:w="7992" w:type="dxa"/>
          </w:tcPr>
          <w:p w14:paraId="399BF597" w14:textId="5865E6CD" w:rsidR="008F2AE9" w:rsidRPr="00211DB3" w:rsidRDefault="008F2AE9" w:rsidP="006921B6">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6921B6">
            <w:pPr>
              <w:pStyle w:val="Remissivo1"/>
              <w:rPr>
                <w:lang w:val="en-US"/>
              </w:rPr>
            </w:pPr>
          </w:p>
        </w:tc>
        <w:tc>
          <w:tcPr>
            <w:tcW w:w="7992" w:type="dxa"/>
          </w:tcPr>
          <w:p w14:paraId="06676CE7" w14:textId="2D8DF891" w:rsidR="008F2AE9" w:rsidRPr="00211DB3" w:rsidRDefault="008F2AE9" w:rsidP="006921B6">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6921B6">
            <w:pPr>
              <w:pStyle w:val="Remissivo1"/>
              <w:rPr>
                <w:lang w:val="en-US"/>
              </w:rPr>
            </w:pPr>
          </w:p>
        </w:tc>
        <w:tc>
          <w:tcPr>
            <w:tcW w:w="7992" w:type="dxa"/>
          </w:tcPr>
          <w:p w14:paraId="5492B974" w14:textId="30588DC1" w:rsidR="008F2AE9" w:rsidRPr="00211DB3" w:rsidRDefault="008F2AE9" w:rsidP="006921B6">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6921B6">
            <w:pPr>
              <w:pStyle w:val="Remissivo1"/>
              <w:rPr>
                <w:lang w:val="en-US"/>
              </w:rPr>
            </w:pPr>
          </w:p>
        </w:tc>
        <w:tc>
          <w:tcPr>
            <w:tcW w:w="7992" w:type="dxa"/>
          </w:tcPr>
          <w:p w14:paraId="75BA9A34" w14:textId="32FCC22E" w:rsidR="008F2AE9" w:rsidRPr="00211DB3" w:rsidRDefault="008F2AE9" w:rsidP="006921B6">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6921B6">
            <w:pPr>
              <w:pStyle w:val="Remissivo1"/>
              <w:rPr>
                <w:lang w:val="en-US"/>
              </w:rPr>
            </w:pPr>
          </w:p>
        </w:tc>
        <w:tc>
          <w:tcPr>
            <w:tcW w:w="7992" w:type="dxa"/>
          </w:tcPr>
          <w:p w14:paraId="14BA3DEB" w14:textId="3E282DD0" w:rsidR="008F2AE9" w:rsidRPr="00211DB3" w:rsidRDefault="008F2AE9" w:rsidP="006921B6">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6921B6">
            <w:pPr>
              <w:pStyle w:val="Remissivo1"/>
              <w:rPr>
                <w:lang w:val="en-US"/>
              </w:rPr>
            </w:pPr>
          </w:p>
        </w:tc>
        <w:tc>
          <w:tcPr>
            <w:tcW w:w="7992" w:type="dxa"/>
          </w:tcPr>
          <w:p w14:paraId="25E4503B" w14:textId="0C90E79C" w:rsidR="008F2AE9" w:rsidRPr="00211DB3" w:rsidRDefault="008F2AE9" w:rsidP="006921B6">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6921B6">
            <w:pPr>
              <w:pStyle w:val="Remissivo1"/>
              <w:rPr>
                <w:lang w:val="en-US"/>
              </w:rPr>
            </w:pPr>
          </w:p>
        </w:tc>
        <w:tc>
          <w:tcPr>
            <w:tcW w:w="7992" w:type="dxa"/>
          </w:tcPr>
          <w:p w14:paraId="2FEF2A9F" w14:textId="05DD4ACE" w:rsidR="008F2AE9" w:rsidRPr="00211DB3" w:rsidRDefault="008F2AE9" w:rsidP="006921B6">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6921B6">
            <w:pPr>
              <w:pStyle w:val="Remissivo1"/>
              <w:rPr>
                <w:lang w:val="en-US"/>
              </w:rPr>
            </w:pPr>
          </w:p>
        </w:tc>
        <w:tc>
          <w:tcPr>
            <w:tcW w:w="7992" w:type="dxa"/>
          </w:tcPr>
          <w:p w14:paraId="031188B9" w14:textId="21F9F2BD" w:rsidR="008F2AE9" w:rsidRPr="00211DB3" w:rsidRDefault="008F2AE9" w:rsidP="006921B6">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6921B6">
            <w:pPr>
              <w:pStyle w:val="Remissivo1"/>
              <w:rPr>
                <w:lang w:val="en-US"/>
              </w:rPr>
            </w:pPr>
          </w:p>
        </w:tc>
        <w:tc>
          <w:tcPr>
            <w:tcW w:w="7992" w:type="dxa"/>
          </w:tcPr>
          <w:p w14:paraId="65B882CF" w14:textId="52B50129" w:rsidR="008F2AE9" w:rsidRPr="00211DB3" w:rsidRDefault="008F2AE9" w:rsidP="006921B6">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6921B6">
            <w:pPr>
              <w:pStyle w:val="Remissivo1"/>
              <w:rPr>
                <w:lang w:val="en-US"/>
              </w:rPr>
            </w:pPr>
          </w:p>
        </w:tc>
        <w:tc>
          <w:tcPr>
            <w:tcW w:w="7992" w:type="dxa"/>
          </w:tcPr>
          <w:p w14:paraId="4B3E9E96" w14:textId="17416312" w:rsidR="008F2AE9" w:rsidRPr="00211DB3" w:rsidRDefault="008F2AE9" w:rsidP="006921B6">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6921B6">
            <w:pPr>
              <w:pStyle w:val="Remissivo1"/>
              <w:rPr>
                <w:lang w:val="en-US"/>
              </w:rPr>
            </w:pPr>
          </w:p>
        </w:tc>
        <w:tc>
          <w:tcPr>
            <w:tcW w:w="7992" w:type="dxa"/>
          </w:tcPr>
          <w:p w14:paraId="34587FCB" w14:textId="1F4567F8" w:rsidR="008F2AE9" w:rsidRPr="00211DB3" w:rsidRDefault="008F2AE9" w:rsidP="006921B6">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6921B6">
            <w:pPr>
              <w:pStyle w:val="Remissivo1"/>
              <w:rPr>
                <w:lang w:val="en-US"/>
              </w:rPr>
            </w:pPr>
          </w:p>
        </w:tc>
        <w:tc>
          <w:tcPr>
            <w:tcW w:w="7992" w:type="dxa"/>
          </w:tcPr>
          <w:p w14:paraId="57F03575" w14:textId="0BB59FBE" w:rsidR="008F2AE9" w:rsidRPr="00211DB3" w:rsidRDefault="008F2AE9" w:rsidP="006921B6">
            <w:pPr>
              <w:pStyle w:val="Remissivo1"/>
              <w:rPr>
                <w:lang w:val="en-US"/>
              </w:rPr>
            </w:pPr>
          </w:p>
        </w:tc>
      </w:tr>
    </w:tbl>
    <w:p w14:paraId="66F406EC" w14:textId="77777777" w:rsidR="008F2AE9" w:rsidRPr="002E041E" w:rsidRDefault="008F2AE9" w:rsidP="006921B6">
      <w:pPr>
        <w:rPr>
          <w:lang w:val="en-US"/>
        </w:rPr>
      </w:pPr>
    </w:p>
    <w:p w14:paraId="3ABA6FFD" w14:textId="77777777" w:rsidR="008F2AE9" w:rsidRDefault="008F2AE9" w:rsidP="006921B6">
      <w:pPr>
        <w:pStyle w:val="Ttulo0"/>
      </w:pPr>
      <w:r>
        <w:lastRenderedPageBreak/>
        <w:t>Sumário</w:t>
      </w:r>
    </w:p>
    <w:p w14:paraId="73C97079" w14:textId="00F9C0BC" w:rsidR="0040581D" w:rsidRPr="006730FC" w:rsidRDefault="000C396C" w:rsidP="006921B6">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6730FC">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6730FC" w:rsidRDefault="0040581D" w:rsidP="006921B6">
      <w:pPr>
        <w:pStyle w:val="Sumrio2"/>
        <w:rPr>
          <w:rFonts w:ascii="Calibri" w:hAnsi="Calibri"/>
          <w:color w:val="auto"/>
          <w:sz w:val="22"/>
          <w:szCs w:val="22"/>
        </w:rPr>
      </w:pPr>
      <w:hyperlink w:anchor="_Toc55790188" w:history="1">
        <w:r w:rsidRPr="00F46011">
          <w:rPr>
            <w:rStyle w:val="Hyperlink"/>
          </w:rPr>
          <w:t>1.1</w:t>
        </w:r>
        <w:r w:rsidRPr="006730FC">
          <w:rPr>
            <w:rFonts w:ascii="Calibri" w:hAnsi="Calibri"/>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6730FC" w:rsidRDefault="0040581D" w:rsidP="006921B6">
      <w:pPr>
        <w:pStyle w:val="Sumrio2"/>
        <w:rPr>
          <w:rFonts w:ascii="Calibri" w:hAnsi="Calibri"/>
          <w:color w:val="auto"/>
          <w:sz w:val="22"/>
          <w:szCs w:val="22"/>
        </w:rPr>
      </w:pPr>
      <w:hyperlink w:anchor="_Toc55790189" w:history="1">
        <w:r w:rsidRPr="00F46011">
          <w:rPr>
            <w:rStyle w:val="Hyperlink"/>
          </w:rPr>
          <w:t>1.2</w:t>
        </w:r>
        <w:r w:rsidRPr="006730FC">
          <w:rPr>
            <w:rFonts w:ascii="Calibri" w:hAnsi="Calibri"/>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6730FC" w:rsidRDefault="0040581D" w:rsidP="006921B6">
      <w:pPr>
        <w:pStyle w:val="Sumrio2"/>
        <w:rPr>
          <w:rFonts w:ascii="Calibri" w:hAnsi="Calibri"/>
          <w:color w:val="auto"/>
          <w:sz w:val="22"/>
          <w:szCs w:val="22"/>
        </w:rPr>
      </w:pPr>
      <w:hyperlink w:anchor="_Toc55790190" w:history="1">
        <w:r w:rsidRPr="00F46011">
          <w:rPr>
            <w:rStyle w:val="Hyperlink"/>
          </w:rPr>
          <w:t>1.3</w:t>
        </w:r>
        <w:r w:rsidRPr="006730FC">
          <w:rPr>
            <w:rFonts w:ascii="Calibri" w:hAnsi="Calibri"/>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6730FC" w:rsidRDefault="0040581D" w:rsidP="006921B6">
      <w:pPr>
        <w:pStyle w:val="Sumrio1"/>
        <w:rPr>
          <w:rFonts w:ascii="Calibri" w:hAnsi="Calibri"/>
          <w:noProof/>
          <w:color w:val="auto"/>
          <w:sz w:val="22"/>
          <w:szCs w:val="22"/>
        </w:rPr>
      </w:pPr>
      <w:hyperlink w:anchor="_Toc55790191" w:history="1">
        <w:r w:rsidRPr="00F46011">
          <w:rPr>
            <w:rStyle w:val="Hyperlink"/>
            <w:noProof/>
          </w:rPr>
          <w:t>2</w:t>
        </w:r>
        <w:r w:rsidRPr="006730FC">
          <w:rPr>
            <w:rFonts w:ascii="Calibri" w:hAnsi="Calibri"/>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6730FC" w:rsidRDefault="0040581D" w:rsidP="006921B6">
      <w:pPr>
        <w:pStyle w:val="Sumrio2"/>
        <w:rPr>
          <w:rFonts w:ascii="Calibri" w:hAnsi="Calibri"/>
          <w:color w:val="auto"/>
          <w:sz w:val="22"/>
          <w:szCs w:val="22"/>
        </w:rPr>
      </w:pPr>
      <w:hyperlink w:anchor="_Toc55790192" w:history="1">
        <w:r w:rsidRPr="00F46011">
          <w:rPr>
            <w:rStyle w:val="Hyperlink"/>
          </w:rPr>
          <w:t>2.1</w:t>
        </w:r>
        <w:r w:rsidRPr="006730FC">
          <w:rPr>
            <w:rFonts w:ascii="Calibri" w:hAnsi="Calibri"/>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6730FC" w:rsidRDefault="0040581D" w:rsidP="006921B6">
      <w:pPr>
        <w:pStyle w:val="Sumrio2"/>
        <w:rPr>
          <w:rFonts w:ascii="Calibri" w:hAnsi="Calibri"/>
          <w:color w:val="auto"/>
          <w:sz w:val="22"/>
          <w:szCs w:val="22"/>
        </w:rPr>
      </w:pPr>
      <w:hyperlink w:anchor="_Toc55790193" w:history="1">
        <w:r w:rsidRPr="00F46011">
          <w:rPr>
            <w:rStyle w:val="Hyperlink"/>
          </w:rPr>
          <w:t>2.2</w:t>
        </w:r>
        <w:r w:rsidRPr="006730FC">
          <w:rPr>
            <w:rFonts w:ascii="Calibri" w:hAnsi="Calibri"/>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6730FC" w:rsidRDefault="0040581D" w:rsidP="006921B6">
      <w:pPr>
        <w:pStyle w:val="Sumrio2"/>
        <w:rPr>
          <w:rFonts w:ascii="Calibri" w:hAnsi="Calibri"/>
          <w:color w:val="auto"/>
          <w:sz w:val="22"/>
          <w:szCs w:val="22"/>
        </w:rPr>
      </w:pPr>
      <w:hyperlink w:anchor="_Toc55790194" w:history="1">
        <w:r w:rsidRPr="00F46011">
          <w:rPr>
            <w:rStyle w:val="Hyperlink"/>
          </w:rPr>
          <w:t>2.3</w:t>
        </w:r>
        <w:r w:rsidRPr="006730FC">
          <w:rPr>
            <w:rFonts w:ascii="Calibri" w:hAnsi="Calibri"/>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6730FC" w:rsidRDefault="0040581D" w:rsidP="006921B6">
      <w:pPr>
        <w:pStyle w:val="Sumrio2"/>
        <w:rPr>
          <w:rFonts w:ascii="Calibri" w:hAnsi="Calibri"/>
          <w:color w:val="auto"/>
          <w:sz w:val="22"/>
          <w:szCs w:val="22"/>
        </w:rPr>
      </w:pPr>
      <w:hyperlink w:anchor="_Toc55790195" w:history="1">
        <w:r w:rsidRPr="00F46011">
          <w:rPr>
            <w:rStyle w:val="Hyperlink"/>
          </w:rPr>
          <w:t>2.4</w:t>
        </w:r>
        <w:r w:rsidRPr="006730FC">
          <w:rPr>
            <w:rFonts w:ascii="Calibri" w:hAnsi="Calibri"/>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6730FC" w:rsidRDefault="0040581D" w:rsidP="006921B6">
      <w:pPr>
        <w:pStyle w:val="Sumrio3"/>
        <w:rPr>
          <w:rFonts w:ascii="Calibri" w:hAnsi="Calibri"/>
          <w:color w:val="auto"/>
          <w:sz w:val="22"/>
          <w:szCs w:val="22"/>
        </w:rPr>
      </w:pPr>
      <w:hyperlink w:anchor="_Toc55790196" w:history="1">
        <w:r w:rsidRPr="00F46011">
          <w:rPr>
            <w:rStyle w:val="Hyperlink"/>
          </w:rPr>
          <w:t>2.4.1</w:t>
        </w:r>
        <w:r w:rsidRPr="006730FC">
          <w:rPr>
            <w:rFonts w:ascii="Calibri" w:hAnsi="Calibri"/>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6730FC" w:rsidRDefault="0040581D" w:rsidP="006921B6">
      <w:pPr>
        <w:pStyle w:val="Sumrio2"/>
        <w:rPr>
          <w:rFonts w:ascii="Calibri" w:hAnsi="Calibri"/>
          <w:color w:val="auto"/>
          <w:sz w:val="22"/>
          <w:szCs w:val="22"/>
        </w:rPr>
      </w:pPr>
      <w:hyperlink w:anchor="_Toc55790197" w:history="1">
        <w:r w:rsidRPr="00F46011">
          <w:rPr>
            <w:rStyle w:val="Hyperlink"/>
          </w:rPr>
          <w:t>2.5</w:t>
        </w:r>
        <w:r w:rsidRPr="006730FC">
          <w:rPr>
            <w:rFonts w:ascii="Calibri" w:hAnsi="Calibri"/>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6730FC" w:rsidRDefault="0040581D" w:rsidP="006921B6">
      <w:pPr>
        <w:pStyle w:val="Sumrio2"/>
        <w:rPr>
          <w:rFonts w:ascii="Calibri" w:hAnsi="Calibri"/>
          <w:color w:val="auto"/>
          <w:sz w:val="22"/>
          <w:szCs w:val="22"/>
        </w:rPr>
      </w:pPr>
      <w:hyperlink w:anchor="_Toc55790198" w:history="1">
        <w:r w:rsidRPr="00F46011">
          <w:rPr>
            <w:rStyle w:val="Hyperlink"/>
          </w:rPr>
          <w:t>2.6</w:t>
        </w:r>
        <w:r w:rsidRPr="006730FC">
          <w:rPr>
            <w:rFonts w:ascii="Calibri" w:hAnsi="Calibri"/>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6730FC" w:rsidRDefault="0040581D" w:rsidP="006921B6">
      <w:pPr>
        <w:pStyle w:val="Sumrio1"/>
        <w:rPr>
          <w:rFonts w:ascii="Calibri" w:hAnsi="Calibri"/>
          <w:noProof/>
          <w:color w:val="auto"/>
          <w:sz w:val="22"/>
          <w:szCs w:val="22"/>
        </w:rPr>
      </w:pPr>
      <w:hyperlink w:anchor="_Toc55790199" w:history="1">
        <w:r w:rsidRPr="00F46011">
          <w:rPr>
            <w:rStyle w:val="Hyperlink"/>
            <w:noProof/>
          </w:rPr>
          <w:t>3</w:t>
        </w:r>
        <w:r w:rsidRPr="006730FC">
          <w:rPr>
            <w:rFonts w:ascii="Calibri" w:hAnsi="Calibri"/>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6730FC" w:rsidRDefault="0040581D" w:rsidP="006921B6">
      <w:pPr>
        <w:pStyle w:val="Sumrio2"/>
        <w:rPr>
          <w:rFonts w:ascii="Calibri" w:hAnsi="Calibri"/>
          <w:color w:val="auto"/>
          <w:sz w:val="22"/>
          <w:szCs w:val="22"/>
        </w:rPr>
      </w:pPr>
      <w:hyperlink w:anchor="_Toc55790200" w:history="1">
        <w:r w:rsidRPr="00F46011">
          <w:rPr>
            <w:rStyle w:val="Hyperlink"/>
          </w:rPr>
          <w:t>3.1</w:t>
        </w:r>
        <w:r w:rsidRPr="006730FC">
          <w:rPr>
            <w:rFonts w:ascii="Calibri" w:hAnsi="Calibri"/>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6730FC" w:rsidRDefault="0040581D" w:rsidP="006921B6">
      <w:pPr>
        <w:pStyle w:val="Sumrio3"/>
        <w:rPr>
          <w:rFonts w:ascii="Calibri" w:hAnsi="Calibri"/>
          <w:color w:val="auto"/>
          <w:sz w:val="22"/>
          <w:szCs w:val="22"/>
        </w:rPr>
      </w:pPr>
      <w:hyperlink w:anchor="_Toc55790201" w:history="1">
        <w:r w:rsidRPr="00F46011">
          <w:rPr>
            <w:rStyle w:val="Hyperlink"/>
          </w:rPr>
          <w:t>3.1.1</w:t>
        </w:r>
        <w:r w:rsidRPr="006730FC">
          <w:rPr>
            <w:rFonts w:ascii="Calibri" w:hAnsi="Calibri"/>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6730FC" w:rsidRDefault="0040581D" w:rsidP="006921B6">
      <w:pPr>
        <w:pStyle w:val="Sumrio3"/>
        <w:rPr>
          <w:rFonts w:ascii="Calibri" w:hAnsi="Calibri"/>
          <w:color w:val="auto"/>
          <w:sz w:val="22"/>
          <w:szCs w:val="22"/>
        </w:rPr>
      </w:pPr>
      <w:hyperlink w:anchor="_Toc55790202" w:history="1">
        <w:r w:rsidRPr="00F46011">
          <w:rPr>
            <w:rStyle w:val="Hyperlink"/>
          </w:rPr>
          <w:t>3.1.2</w:t>
        </w:r>
        <w:r w:rsidRPr="006730FC">
          <w:rPr>
            <w:rFonts w:ascii="Calibri" w:hAnsi="Calibri"/>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6730FC" w:rsidRDefault="0040581D" w:rsidP="006921B6">
      <w:pPr>
        <w:pStyle w:val="Sumrio3"/>
        <w:rPr>
          <w:rFonts w:ascii="Calibri" w:hAnsi="Calibri"/>
          <w:color w:val="auto"/>
          <w:sz w:val="22"/>
          <w:szCs w:val="22"/>
        </w:rPr>
      </w:pPr>
      <w:hyperlink w:anchor="_Toc55790203" w:history="1">
        <w:r w:rsidRPr="00F46011">
          <w:rPr>
            <w:rStyle w:val="Hyperlink"/>
          </w:rPr>
          <w:t>3.1.3</w:t>
        </w:r>
        <w:r w:rsidRPr="006730FC">
          <w:rPr>
            <w:rFonts w:ascii="Calibri" w:hAnsi="Calibri"/>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6730FC" w:rsidRDefault="0040581D" w:rsidP="006921B6">
      <w:pPr>
        <w:pStyle w:val="Sumrio3"/>
        <w:rPr>
          <w:rFonts w:ascii="Calibri" w:hAnsi="Calibri"/>
          <w:color w:val="auto"/>
          <w:sz w:val="22"/>
          <w:szCs w:val="22"/>
        </w:rPr>
      </w:pPr>
      <w:hyperlink w:anchor="_Toc55790204" w:history="1">
        <w:r w:rsidRPr="00F46011">
          <w:rPr>
            <w:rStyle w:val="Hyperlink"/>
          </w:rPr>
          <w:t>3.1.4</w:t>
        </w:r>
        <w:r w:rsidRPr="006730FC">
          <w:rPr>
            <w:rFonts w:ascii="Calibri" w:hAnsi="Calibri"/>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6730FC" w:rsidRDefault="0040581D" w:rsidP="006921B6">
      <w:pPr>
        <w:pStyle w:val="Sumrio2"/>
        <w:rPr>
          <w:rFonts w:ascii="Calibri" w:hAnsi="Calibri"/>
          <w:color w:val="auto"/>
          <w:sz w:val="22"/>
          <w:szCs w:val="22"/>
        </w:rPr>
      </w:pPr>
      <w:hyperlink w:anchor="_Toc55790205" w:history="1">
        <w:r w:rsidRPr="00F46011">
          <w:rPr>
            <w:rStyle w:val="Hyperlink"/>
          </w:rPr>
          <w:t>3.2</w:t>
        </w:r>
        <w:r w:rsidRPr="006730FC">
          <w:rPr>
            <w:rFonts w:ascii="Calibri" w:hAnsi="Calibri"/>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6730FC" w:rsidRDefault="0040581D" w:rsidP="006921B6">
      <w:pPr>
        <w:pStyle w:val="Sumrio3"/>
        <w:rPr>
          <w:rFonts w:ascii="Calibri" w:hAnsi="Calibri"/>
          <w:color w:val="auto"/>
          <w:sz w:val="22"/>
          <w:szCs w:val="22"/>
        </w:rPr>
      </w:pPr>
      <w:hyperlink w:anchor="_Toc55790206" w:history="1">
        <w:r w:rsidRPr="00F46011">
          <w:rPr>
            <w:rStyle w:val="Hyperlink"/>
          </w:rPr>
          <w:t>3.2.1</w:t>
        </w:r>
        <w:r w:rsidRPr="006730FC">
          <w:rPr>
            <w:rFonts w:ascii="Calibri" w:hAnsi="Calibri"/>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6730FC" w:rsidRDefault="0040581D" w:rsidP="006921B6">
      <w:pPr>
        <w:pStyle w:val="Sumrio3"/>
        <w:rPr>
          <w:rFonts w:ascii="Calibri" w:hAnsi="Calibri"/>
          <w:color w:val="auto"/>
          <w:sz w:val="22"/>
          <w:szCs w:val="22"/>
        </w:rPr>
      </w:pPr>
      <w:hyperlink w:anchor="_Toc55790207" w:history="1">
        <w:r w:rsidRPr="00F46011">
          <w:rPr>
            <w:rStyle w:val="Hyperlink"/>
          </w:rPr>
          <w:t>3.2.2</w:t>
        </w:r>
        <w:r w:rsidRPr="006730FC">
          <w:rPr>
            <w:rFonts w:ascii="Calibri" w:hAnsi="Calibri"/>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6730FC" w:rsidRDefault="0040581D" w:rsidP="006921B6">
      <w:pPr>
        <w:pStyle w:val="Sumrio2"/>
        <w:rPr>
          <w:rFonts w:ascii="Calibri" w:hAnsi="Calibri"/>
          <w:color w:val="auto"/>
          <w:sz w:val="22"/>
          <w:szCs w:val="22"/>
        </w:rPr>
      </w:pPr>
      <w:hyperlink w:anchor="_Toc55790208" w:history="1">
        <w:r w:rsidRPr="00F46011">
          <w:rPr>
            <w:rStyle w:val="Hyperlink"/>
          </w:rPr>
          <w:t>3.3</w:t>
        </w:r>
        <w:r w:rsidRPr="006730FC">
          <w:rPr>
            <w:rFonts w:ascii="Calibri" w:hAnsi="Calibri"/>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6730FC" w:rsidRDefault="0040581D" w:rsidP="006921B6">
      <w:pPr>
        <w:pStyle w:val="Sumrio3"/>
        <w:rPr>
          <w:rFonts w:ascii="Calibri" w:hAnsi="Calibri"/>
          <w:color w:val="auto"/>
          <w:sz w:val="22"/>
          <w:szCs w:val="22"/>
        </w:rPr>
      </w:pPr>
      <w:hyperlink w:anchor="_Toc55790209" w:history="1">
        <w:r w:rsidRPr="00F46011">
          <w:rPr>
            <w:rStyle w:val="Hyperlink"/>
          </w:rPr>
          <w:t>3.3.1</w:t>
        </w:r>
        <w:r w:rsidRPr="006730FC">
          <w:rPr>
            <w:rFonts w:ascii="Calibri" w:hAnsi="Calibri"/>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6730FC" w:rsidRDefault="0040581D" w:rsidP="006921B6">
      <w:pPr>
        <w:pStyle w:val="Sumrio3"/>
        <w:rPr>
          <w:rFonts w:ascii="Calibri" w:hAnsi="Calibri"/>
          <w:color w:val="auto"/>
          <w:sz w:val="22"/>
          <w:szCs w:val="22"/>
        </w:rPr>
      </w:pPr>
      <w:hyperlink w:anchor="_Toc55790210" w:history="1">
        <w:r w:rsidRPr="00F46011">
          <w:rPr>
            <w:rStyle w:val="Hyperlink"/>
          </w:rPr>
          <w:t>3.3.2</w:t>
        </w:r>
        <w:r w:rsidRPr="006730FC">
          <w:rPr>
            <w:rFonts w:ascii="Calibri" w:hAnsi="Calibri"/>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6730FC" w:rsidRDefault="0040581D" w:rsidP="006921B6">
      <w:pPr>
        <w:pStyle w:val="Sumrio2"/>
        <w:rPr>
          <w:rFonts w:ascii="Calibri" w:hAnsi="Calibri"/>
          <w:color w:val="auto"/>
          <w:sz w:val="22"/>
          <w:szCs w:val="22"/>
        </w:rPr>
      </w:pPr>
      <w:hyperlink w:anchor="_Toc55790211" w:history="1">
        <w:r w:rsidRPr="00F46011">
          <w:rPr>
            <w:rStyle w:val="Hyperlink"/>
          </w:rPr>
          <w:t>3.4</w:t>
        </w:r>
        <w:r w:rsidRPr="006730FC">
          <w:rPr>
            <w:rFonts w:ascii="Calibri" w:hAnsi="Calibri"/>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6730FC" w:rsidRDefault="0040581D" w:rsidP="006921B6">
      <w:pPr>
        <w:pStyle w:val="Sumrio3"/>
        <w:rPr>
          <w:rFonts w:ascii="Calibri" w:hAnsi="Calibri"/>
          <w:color w:val="auto"/>
          <w:sz w:val="22"/>
          <w:szCs w:val="22"/>
        </w:rPr>
      </w:pPr>
      <w:hyperlink w:anchor="_Toc55790212" w:history="1">
        <w:r w:rsidRPr="00F46011">
          <w:rPr>
            <w:rStyle w:val="Hyperlink"/>
          </w:rPr>
          <w:t>3.4.1</w:t>
        </w:r>
        <w:r w:rsidRPr="006730FC">
          <w:rPr>
            <w:rFonts w:ascii="Calibri" w:hAnsi="Calibri"/>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6730FC" w:rsidRDefault="0040581D" w:rsidP="006921B6">
      <w:pPr>
        <w:pStyle w:val="Sumrio3"/>
        <w:rPr>
          <w:rFonts w:ascii="Calibri" w:hAnsi="Calibri"/>
          <w:color w:val="auto"/>
          <w:sz w:val="22"/>
          <w:szCs w:val="22"/>
        </w:rPr>
      </w:pPr>
      <w:hyperlink w:anchor="_Toc55790213" w:history="1">
        <w:r w:rsidRPr="00F46011">
          <w:rPr>
            <w:rStyle w:val="Hyperlink"/>
          </w:rPr>
          <w:t>3.4.2</w:t>
        </w:r>
        <w:r w:rsidRPr="006730FC">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6730FC" w:rsidRDefault="0040581D" w:rsidP="006921B6">
      <w:pPr>
        <w:pStyle w:val="Sumrio3"/>
        <w:rPr>
          <w:rFonts w:ascii="Calibri" w:hAnsi="Calibri"/>
          <w:color w:val="auto"/>
          <w:sz w:val="22"/>
          <w:szCs w:val="22"/>
        </w:rPr>
      </w:pPr>
      <w:hyperlink w:anchor="_Toc55790214" w:history="1">
        <w:r w:rsidRPr="00F46011">
          <w:rPr>
            <w:rStyle w:val="Hyperlink"/>
          </w:rPr>
          <w:t>3.4.3</w:t>
        </w:r>
        <w:r w:rsidRPr="006730FC">
          <w:rPr>
            <w:rFonts w:ascii="Calibri" w:hAnsi="Calibri"/>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6730FC" w:rsidRDefault="0040581D" w:rsidP="006921B6">
      <w:pPr>
        <w:pStyle w:val="Sumrio1"/>
        <w:rPr>
          <w:rFonts w:ascii="Calibri" w:hAnsi="Calibri"/>
          <w:noProof/>
          <w:color w:val="auto"/>
          <w:sz w:val="22"/>
          <w:szCs w:val="22"/>
        </w:rPr>
      </w:pPr>
      <w:hyperlink w:anchor="_Toc55790215" w:history="1">
        <w:r w:rsidRPr="00F46011">
          <w:rPr>
            <w:rStyle w:val="Hyperlink"/>
            <w:noProof/>
          </w:rPr>
          <w:t>4</w:t>
        </w:r>
        <w:r w:rsidRPr="006730FC">
          <w:rPr>
            <w:rFonts w:ascii="Calibri" w:hAnsi="Calibri"/>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6730FC" w:rsidRDefault="0040581D" w:rsidP="006921B6">
      <w:pPr>
        <w:pStyle w:val="Sumrio2"/>
        <w:rPr>
          <w:rFonts w:ascii="Calibri" w:hAnsi="Calibri"/>
          <w:color w:val="auto"/>
          <w:sz w:val="22"/>
          <w:szCs w:val="22"/>
        </w:rPr>
      </w:pPr>
      <w:hyperlink w:anchor="_Toc55790216" w:history="1">
        <w:r w:rsidRPr="00F46011">
          <w:rPr>
            <w:rStyle w:val="Hyperlink"/>
          </w:rPr>
          <w:t>4.1</w:t>
        </w:r>
        <w:r w:rsidRPr="006730FC">
          <w:rPr>
            <w:rFonts w:ascii="Calibri" w:hAnsi="Calibri"/>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6730FC" w:rsidRDefault="0040581D" w:rsidP="006921B6">
      <w:pPr>
        <w:pStyle w:val="Sumrio3"/>
        <w:rPr>
          <w:rFonts w:ascii="Calibri" w:hAnsi="Calibri"/>
          <w:color w:val="auto"/>
          <w:sz w:val="22"/>
          <w:szCs w:val="22"/>
        </w:rPr>
      </w:pPr>
      <w:hyperlink w:anchor="_Toc55790217" w:history="1">
        <w:r w:rsidRPr="00F46011">
          <w:rPr>
            <w:rStyle w:val="Hyperlink"/>
          </w:rPr>
          <w:t>4.1.1</w:t>
        </w:r>
        <w:r w:rsidRPr="006730FC">
          <w:rPr>
            <w:rFonts w:ascii="Calibri" w:hAnsi="Calibri"/>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6730FC" w:rsidRDefault="0040581D" w:rsidP="006921B6">
      <w:pPr>
        <w:pStyle w:val="Sumrio3"/>
        <w:rPr>
          <w:rFonts w:ascii="Calibri" w:hAnsi="Calibri"/>
          <w:color w:val="auto"/>
          <w:sz w:val="22"/>
          <w:szCs w:val="22"/>
        </w:rPr>
      </w:pPr>
      <w:hyperlink w:anchor="_Toc55790218" w:history="1">
        <w:r w:rsidRPr="00F46011">
          <w:rPr>
            <w:rStyle w:val="Hyperlink"/>
          </w:rPr>
          <w:t>4.1.2</w:t>
        </w:r>
        <w:r w:rsidRPr="006730FC">
          <w:rPr>
            <w:rFonts w:ascii="Calibri" w:hAnsi="Calibri"/>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6730FC" w:rsidRDefault="0040581D" w:rsidP="006921B6">
      <w:pPr>
        <w:pStyle w:val="Sumrio2"/>
        <w:rPr>
          <w:rFonts w:ascii="Calibri" w:hAnsi="Calibri"/>
          <w:color w:val="auto"/>
          <w:sz w:val="22"/>
          <w:szCs w:val="22"/>
        </w:rPr>
      </w:pPr>
      <w:hyperlink w:anchor="_Toc55790219" w:history="1">
        <w:r w:rsidRPr="00F46011">
          <w:rPr>
            <w:rStyle w:val="Hyperlink"/>
            <w:i/>
          </w:rPr>
          <w:t>4.2</w:t>
        </w:r>
        <w:r w:rsidRPr="006730FC">
          <w:rPr>
            <w:rFonts w:ascii="Calibri" w:hAnsi="Calibri"/>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6730FC" w:rsidRDefault="0040581D" w:rsidP="006921B6">
      <w:pPr>
        <w:pStyle w:val="Sumrio3"/>
        <w:rPr>
          <w:rFonts w:ascii="Calibri" w:hAnsi="Calibri"/>
          <w:color w:val="auto"/>
          <w:sz w:val="22"/>
          <w:szCs w:val="22"/>
        </w:rPr>
      </w:pPr>
      <w:hyperlink w:anchor="_Toc55790220" w:history="1">
        <w:r w:rsidRPr="00F46011">
          <w:rPr>
            <w:rStyle w:val="Hyperlink"/>
          </w:rPr>
          <w:t>4.2.1</w:t>
        </w:r>
        <w:r w:rsidRPr="006730FC">
          <w:rPr>
            <w:rFonts w:ascii="Calibri" w:hAnsi="Calibri"/>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6730FC" w:rsidRDefault="0040581D" w:rsidP="006921B6">
      <w:pPr>
        <w:pStyle w:val="Sumrio3"/>
        <w:rPr>
          <w:rFonts w:ascii="Calibri" w:hAnsi="Calibri"/>
          <w:color w:val="auto"/>
          <w:sz w:val="22"/>
          <w:szCs w:val="22"/>
        </w:rPr>
      </w:pPr>
      <w:hyperlink w:anchor="_Toc55790221" w:history="1">
        <w:r w:rsidRPr="00F46011">
          <w:rPr>
            <w:rStyle w:val="Hyperlink"/>
          </w:rPr>
          <w:t>4.2.2</w:t>
        </w:r>
        <w:r w:rsidRPr="006730FC">
          <w:rPr>
            <w:rFonts w:ascii="Calibri" w:hAnsi="Calibri"/>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6730FC" w:rsidRDefault="0040581D" w:rsidP="006921B6">
      <w:pPr>
        <w:pStyle w:val="Sumrio3"/>
        <w:rPr>
          <w:rFonts w:ascii="Calibri" w:hAnsi="Calibri"/>
          <w:color w:val="auto"/>
          <w:sz w:val="22"/>
          <w:szCs w:val="22"/>
        </w:rPr>
      </w:pPr>
      <w:hyperlink w:anchor="_Toc55790222" w:history="1">
        <w:r w:rsidRPr="00F46011">
          <w:rPr>
            <w:rStyle w:val="Hyperlink"/>
          </w:rPr>
          <w:t>4.2.3</w:t>
        </w:r>
        <w:r w:rsidRPr="006730FC">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6730FC" w:rsidRDefault="0040581D" w:rsidP="006921B6">
      <w:pPr>
        <w:pStyle w:val="Sumrio3"/>
        <w:rPr>
          <w:rFonts w:ascii="Calibri" w:hAnsi="Calibri"/>
          <w:color w:val="auto"/>
          <w:sz w:val="22"/>
          <w:szCs w:val="22"/>
        </w:rPr>
      </w:pPr>
      <w:hyperlink w:anchor="_Toc55790223" w:history="1">
        <w:r w:rsidRPr="00F46011">
          <w:rPr>
            <w:rStyle w:val="Hyperlink"/>
          </w:rPr>
          <w:t>4.2.4</w:t>
        </w:r>
        <w:r w:rsidRPr="006730FC">
          <w:rPr>
            <w:rFonts w:ascii="Calibri" w:hAnsi="Calibri"/>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6730FC" w:rsidRDefault="0040581D" w:rsidP="006921B6">
      <w:pPr>
        <w:pStyle w:val="Sumrio3"/>
        <w:rPr>
          <w:rFonts w:ascii="Calibri" w:hAnsi="Calibri"/>
          <w:color w:val="auto"/>
          <w:sz w:val="22"/>
          <w:szCs w:val="22"/>
        </w:rPr>
      </w:pPr>
      <w:hyperlink w:anchor="_Toc55790224" w:history="1">
        <w:r w:rsidRPr="00F46011">
          <w:rPr>
            <w:rStyle w:val="Hyperlink"/>
          </w:rPr>
          <w:t>4.2.5</w:t>
        </w:r>
        <w:r w:rsidRPr="006730FC">
          <w:rPr>
            <w:rFonts w:ascii="Calibri" w:hAnsi="Calibri"/>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6730FC" w:rsidRDefault="0040581D" w:rsidP="006921B6">
      <w:pPr>
        <w:pStyle w:val="Sumrio3"/>
        <w:rPr>
          <w:rFonts w:ascii="Calibri" w:hAnsi="Calibri"/>
          <w:color w:val="auto"/>
          <w:sz w:val="22"/>
          <w:szCs w:val="22"/>
        </w:rPr>
      </w:pPr>
      <w:hyperlink w:anchor="_Toc55790225" w:history="1">
        <w:r w:rsidRPr="00F46011">
          <w:rPr>
            <w:rStyle w:val="Hyperlink"/>
          </w:rPr>
          <w:t>4.2.6</w:t>
        </w:r>
        <w:r w:rsidRPr="006730FC">
          <w:rPr>
            <w:rFonts w:ascii="Calibri" w:hAnsi="Calibri"/>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6730FC" w:rsidRDefault="0040581D" w:rsidP="006921B6">
      <w:pPr>
        <w:pStyle w:val="Sumrio1"/>
        <w:rPr>
          <w:rFonts w:ascii="Calibri" w:hAnsi="Calibri"/>
          <w:noProof/>
          <w:color w:val="auto"/>
          <w:sz w:val="22"/>
          <w:szCs w:val="22"/>
        </w:rPr>
      </w:pPr>
      <w:hyperlink w:anchor="_Toc55790226" w:history="1">
        <w:r w:rsidRPr="00F46011">
          <w:rPr>
            <w:rStyle w:val="Hyperlink"/>
            <w:noProof/>
          </w:rPr>
          <w:t>5</w:t>
        </w:r>
        <w:r w:rsidRPr="006730FC">
          <w:rPr>
            <w:rFonts w:ascii="Calibri" w:hAnsi="Calibri"/>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6730FC" w:rsidRDefault="0040581D" w:rsidP="006921B6">
      <w:pPr>
        <w:pStyle w:val="Sumrio2"/>
        <w:rPr>
          <w:rFonts w:ascii="Calibri" w:hAnsi="Calibri"/>
          <w:color w:val="auto"/>
          <w:sz w:val="22"/>
          <w:szCs w:val="22"/>
        </w:rPr>
      </w:pPr>
      <w:hyperlink w:anchor="_Toc55790227" w:history="1">
        <w:r w:rsidRPr="00F46011">
          <w:rPr>
            <w:rStyle w:val="Hyperlink"/>
          </w:rPr>
          <w:t>5.1</w:t>
        </w:r>
        <w:r w:rsidRPr="006730FC">
          <w:rPr>
            <w:rFonts w:ascii="Calibri" w:hAnsi="Calibri"/>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6730FC" w:rsidRDefault="0040581D" w:rsidP="006921B6">
      <w:pPr>
        <w:pStyle w:val="Sumrio1"/>
        <w:rPr>
          <w:rFonts w:ascii="Calibri" w:hAnsi="Calibri"/>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6921B6">
      <w:r>
        <w:fldChar w:fldCharType="end"/>
      </w:r>
    </w:p>
    <w:p w14:paraId="2F7C66F3" w14:textId="77777777" w:rsidR="008F2AE9" w:rsidRDefault="008F2AE9" w:rsidP="006921B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6921B6">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6921B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6921B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6921B6">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6921B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6921B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6921B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6921B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6921B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6921B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6921B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6921B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6921B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6921B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6921B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6921B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6921B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6921B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6921B6">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6921B6">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6921B6">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6921B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6921B6">
      <w:pPr>
        <w:pStyle w:val="PargrafodaLista"/>
        <w:numPr>
          <w:ilvl w:val="0"/>
          <w:numId w:val="32"/>
        </w:numPr>
      </w:pPr>
      <w:r w:rsidRPr="00006A05">
        <w:t>Selecionar a API a ser utilizada no sistema de recomendação.</w:t>
      </w:r>
    </w:p>
    <w:p w14:paraId="2935B271" w14:textId="77777777" w:rsidR="005D67E6" w:rsidRPr="00006A05" w:rsidRDefault="005D67E6" w:rsidP="006921B6">
      <w:pPr>
        <w:pStyle w:val="PargrafodaLista"/>
        <w:numPr>
          <w:ilvl w:val="0"/>
          <w:numId w:val="32"/>
        </w:numPr>
      </w:pPr>
      <w:r w:rsidRPr="00006A05">
        <w:t>Definir os contextos de ambiente a serem utilizados no sistema.</w:t>
      </w:r>
    </w:p>
    <w:p w14:paraId="0C0B65DB" w14:textId="77777777" w:rsidR="005D67E6" w:rsidRPr="00006A05" w:rsidRDefault="005D67E6" w:rsidP="006921B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6921B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6921B6">
      <w:pPr>
        <w:pStyle w:val="PargrafodaLista"/>
        <w:numPr>
          <w:ilvl w:val="0"/>
          <w:numId w:val="32"/>
        </w:numPr>
      </w:pPr>
      <w:r w:rsidRPr="00006A05">
        <w:t>Criar um protótipo do sistema de recomendação.</w:t>
      </w:r>
    </w:p>
    <w:p w14:paraId="283616C6" w14:textId="77777777" w:rsidR="005D67E6" w:rsidRPr="00443CAD" w:rsidRDefault="005D67E6" w:rsidP="006921B6">
      <w:pPr>
        <w:pStyle w:val="PargrafodaLista"/>
        <w:numPr>
          <w:ilvl w:val="0"/>
          <w:numId w:val="32"/>
        </w:numPr>
      </w:pPr>
      <w:r w:rsidRPr="00006A05">
        <w:t>Avaliar o sistema de recomendação com usuários voluntários.</w:t>
      </w:r>
    </w:p>
    <w:p w14:paraId="3E1474C9" w14:textId="67122B01" w:rsidR="005D67E6" w:rsidRDefault="005D67E6" w:rsidP="006921B6">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6921B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6921B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6921B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6921B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6921B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6921B6">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6921B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6921B6">
      <w:pPr>
        <w:pStyle w:val="TextodoTrabalho"/>
      </w:pPr>
    </w:p>
    <w:p w14:paraId="0E97F696" w14:textId="77777777" w:rsidR="008F2AE9" w:rsidRDefault="008F2AE9" w:rsidP="006921B6"/>
    <w:p w14:paraId="76DB85D2" w14:textId="77777777" w:rsidR="008F2AE9" w:rsidRDefault="008F2AE9" w:rsidP="006921B6"/>
    <w:p w14:paraId="1A45AE97" w14:textId="4CD788D6" w:rsidR="008F2AE9" w:rsidRDefault="00F243EF" w:rsidP="006921B6">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6921B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6921B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6921B6">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6921B6">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6921B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6921B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6921B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6921B6">
      <w:r>
        <w:tab/>
        <w:t xml:space="preserve">As indicações de trabalhos relacionados realizadas pelos avaliadores (na revisão do anteprojeto) foram analisadas e foi identificado o algoritmo KNN também no trabalho </w:t>
      </w:r>
      <w:commentRangeStart w:id="22"/>
      <w:r>
        <w:t>“</w:t>
      </w:r>
      <w:r w:rsidRPr="006A66C6">
        <w:t>Effective Nearest-Neighbor Music Recommendations</w:t>
      </w:r>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6921B6">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6921B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6921B6">
      <w:r>
        <w:tab/>
        <w:t>Dado o foco da pesquisa e o conteúdo encontrado até o momento, foi feita uma lista de interesses que serão abordados nessa revisão:</w:t>
      </w:r>
    </w:p>
    <w:p w14:paraId="5C0E2E41" w14:textId="77777777" w:rsidR="00433D11" w:rsidRDefault="00433D11" w:rsidP="006921B6">
      <w:pPr>
        <w:pStyle w:val="Listas"/>
      </w:pPr>
      <w:r>
        <w:t>Estudos realizados</w:t>
      </w:r>
    </w:p>
    <w:p w14:paraId="271155D9" w14:textId="77777777" w:rsidR="00433D11" w:rsidRDefault="00433D11" w:rsidP="006921B6">
      <w:pPr>
        <w:pStyle w:val="Listas"/>
      </w:pPr>
      <w:r>
        <w:t>Técnicas de recomendação utilizadas</w:t>
      </w:r>
    </w:p>
    <w:p w14:paraId="5F171E54" w14:textId="77777777" w:rsidR="00433D11" w:rsidRDefault="00433D11" w:rsidP="006921B6">
      <w:pPr>
        <w:pStyle w:val="Listas"/>
      </w:pPr>
      <w:r>
        <w:t>Contextos utilizados para recomendação</w:t>
      </w:r>
    </w:p>
    <w:p w14:paraId="2AF053E7" w14:textId="4CB13D2A" w:rsidR="00433D11" w:rsidRDefault="00433D11" w:rsidP="006921B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6921B6">
      <w:pPr>
        <w:pStyle w:val="PargrafodaLista"/>
        <w:numPr>
          <w:ilvl w:val="0"/>
          <w:numId w:val="34"/>
        </w:numPr>
      </w:pPr>
      <w:r w:rsidRPr="00210C75">
        <w:t>RecSys</w:t>
      </w:r>
    </w:p>
    <w:p w14:paraId="6C4998EA" w14:textId="77777777" w:rsidR="00433D11" w:rsidRPr="00210C75" w:rsidRDefault="00433D11" w:rsidP="006921B6">
      <w:pPr>
        <w:pStyle w:val="PargrafodaLista"/>
        <w:numPr>
          <w:ilvl w:val="0"/>
          <w:numId w:val="34"/>
        </w:numPr>
        <w:rPr>
          <w:lang w:val="en-US"/>
        </w:rPr>
      </w:pPr>
      <w:r w:rsidRPr="00210C75">
        <w:rPr>
          <w:lang w:val="en-US"/>
        </w:rPr>
        <w:t>Machine Learning</w:t>
      </w:r>
    </w:p>
    <w:p w14:paraId="5E7C3A5F" w14:textId="77777777" w:rsidR="00433D11" w:rsidRDefault="00433D11" w:rsidP="006921B6">
      <w:pPr>
        <w:pStyle w:val="PargrafodaLista"/>
        <w:numPr>
          <w:ilvl w:val="0"/>
          <w:numId w:val="34"/>
        </w:numPr>
      </w:pPr>
      <w:r w:rsidRPr="008D579B">
        <w:t>Sistemas de recomendação musical</w:t>
      </w:r>
    </w:p>
    <w:p w14:paraId="0CC817D4" w14:textId="3DCB0B79" w:rsidR="006F0F04" w:rsidRDefault="00433D11" w:rsidP="006921B6">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6921B6">
      <w:pPr>
        <w:pStyle w:val="PargrafodaLista"/>
      </w:pPr>
    </w:p>
    <w:p w14:paraId="4C32277B" w14:textId="79DC81B6" w:rsidR="00433D11" w:rsidRDefault="00433D11" w:rsidP="006921B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6921B6">
      <w:r>
        <w:tab/>
        <w:t xml:space="preserve">Foi desenvolvida uma </w:t>
      </w:r>
      <w:r w:rsidRPr="00B42753">
        <w:rPr>
          <w:i/>
        </w:rPr>
        <w:t>string</w:t>
      </w:r>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6921B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6921B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6921B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6921B6">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6921B6">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6921B6"/>
    <w:p w14:paraId="4131597C" w14:textId="44AF7F9D" w:rsidR="000421F7" w:rsidRDefault="000421F7" w:rsidP="006921B6">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7454FE" w:rsidP="006921B6">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6921B6">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6921B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6921B6"/>
    <w:p w14:paraId="5FCB9F21" w14:textId="688DEB44" w:rsidR="00F4482C" w:rsidRPr="00682EC2" w:rsidRDefault="00F4482C" w:rsidP="006921B6">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r w:rsidRPr="00682EC2">
        <w:rPr>
          <w:i/>
          <w:iCs/>
        </w:rPr>
        <w:t>proceedings</w:t>
      </w:r>
      <w:r w:rsidRPr="00682EC2">
        <w:t xml:space="preserve"> no motor de busca da ACM</w:t>
      </w:r>
      <w:bookmarkEnd w:id="35"/>
    </w:p>
    <w:p w14:paraId="391D5652" w14:textId="77777777" w:rsidR="00F4482C" w:rsidRDefault="007454FE" w:rsidP="006921B6">
      <w:pPr>
        <w:pStyle w:val="Legenda"/>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6921B6">
      <w:pPr>
        <w:pStyle w:val="Legenda"/>
      </w:pPr>
      <w:r w:rsidRPr="004D6111">
        <w:t>Fonte: Elaborado pelo autor (</w:t>
      </w:r>
      <w:r w:rsidRPr="00210C75">
        <w:t>2020)</w:t>
      </w:r>
    </w:p>
    <w:p w14:paraId="4D7E8887" w14:textId="1A6FF7DA" w:rsidR="000822C6" w:rsidRDefault="00017C14" w:rsidP="006921B6">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6921B6"/>
    <w:p w14:paraId="6F34E83E" w14:textId="49072F98" w:rsidR="00980B07" w:rsidRPr="00EB453E" w:rsidRDefault="00980B07" w:rsidP="006921B6">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r w:rsidRPr="00EB453E">
        <w:rPr>
          <w:i/>
          <w:iCs/>
        </w:rPr>
        <w:t>journals</w:t>
      </w:r>
      <w:r w:rsidRPr="00EB453E">
        <w:t xml:space="preserve"> no motor de busca da ACM</w:t>
      </w:r>
      <w:bookmarkEnd w:id="36"/>
    </w:p>
    <w:p w14:paraId="453A6F0E" w14:textId="77777777" w:rsidR="000822C6" w:rsidRPr="00EB453E" w:rsidRDefault="007454FE" w:rsidP="006921B6">
      <w:pPr>
        <w:pStyle w:val="Legenda"/>
        <w:rPr>
          <w:noProof/>
        </w:rPr>
      </w:pPr>
      <w:r w:rsidRPr="00EB453E">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6921B6">
      <w:pPr>
        <w:pStyle w:val="Legenda"/>
      </w:pPr>
      <w:r w:rsidRPr="00EB453E">
        <w:t>Fonte: Elaborado pelo autor (2020)</w:t>
      </w:r>
    </w:p>
    <w:p w14:paraId="4990FABE" w14:textId="76ADCE49" w:rsidR="00980B07" w:rsidRDefault="00017C14" w:rsidP="006921B6">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6921B6">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6921B6">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6921B6"/>
    <w:p w14:paraId="702DD6FB" w14:textId="7CD06FD1" w:rsidR="00D17147" w:rsidRPr="00D17147" w:rsidRDefault="00D17147" w:rsidP="006921B6">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D17147" w:rsidP="006921B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6921B6">
      <w:pPr>
        <w:pStyle w:val="Legenda"/>
      </w:pPr>
      <w:r w:rsidRPr="00D17147">
        <w:lastRenderedPageBreak/>
        <w:t>Fonte: Elaborado pelo autor (2020)</w:t>
      </w:r>
    </w:p>
    <w:p w14:paraId="5F75DCB7" w14:textId="77777777" w:rsidR="00573580" w:rsidRDefault="00573580" w:rsidP="006921B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6921B6"/>
    <w:p w14:paraId="606F82FC" w14:textId="2A4A8004" w:rsidR="00233C3E" w:rsidRPr="00233C3E" w:rsidRDefault="00233C3E" w:rsidP="006921B6">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6921B6">
      <w:pPr>
        <w:pStyle w:val="Legenda"/>
      </w:pPr>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5629" r:id="rId19">
            <o:FieldCodes>\s</o:FieldCodes>
          </o:OLEObject>
        </w:object>
      </w:r>
    </w:p>
    <w:p w14:paraId="3C569AA2" w14:textId="79E32955" w:rsidR="009C26C8" w:rsidRDefault="009C26C8" w:rsidP="006921B6">
      <w:pPr>
        <w:pStyle w:val="Legenda"/>
      </w:pPr>
      <w:r w:rsidRPr="00D17147">
        <w:t>Fonte: Elaborado pelo autor (2020)</w:t>
      </w:r>
    </w:p>
    <w:p w14:paraId="5470D085" w14:textId="3C32574F" w:rsidR="009C26C8" w:rsidRDefault="009C26C8" w:rsidP="006921B6">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6921B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6921B6"/>
    <w:p w14:paraId="18B1BCC0" w14:textId="11505803" w:rsidR="00246CD2" w:rsidRPr="00246CD2" w:rsidRDefault="00246CD2" w:rsidP="006921B6">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246CD2" w:rsidP="006921B6">
      <w:pPr>
        <w:pStyle w:val="Legenda"/>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6921B6">
      <w:pPr>
        <w:pStyle w:val="Legenda"/>
      </w:pPr>
      <w:r w:rsidRPr="00246CD2">
        <w:t>Fonte: Elaborado pelo autor (2020)</w:t>
      </w:r>
    </w:p>
    <w:p w14:paraId="64D3D4CA" w14:textId="7462DB80" w:rsidR="000C6345" w:rsidRDefault="001717DB" w:rsidP="006921B6">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6921B6">
      <w:pPr>
        <w:pStyle w:val="Listas1"/>
      </w:pPr>
      <w:r w:rsidRPr="00E279E5">
        <w:lastRenderedPageBreak/>
        <w:t>Qual o problema que ele resolveu?</w:t>
      </w:r>
    </w:p>
    <w:p w14:paraId="1E98C08E" w14:textId="77777777" w:rsidR="000C6345" w:rsidRDefault="000C6345" w:rsidP="006921B6">
      <w:pPr>
        <w:pStyle w:val="PargrafodaLista"/>
        <w:numPr>
          <w:ilvl w:val="1"/>
          <w:numId w:val="35"/>
        </w:numPr>
      </w:pPr>
      <w:r>
        <w:t>Buscam obter uma recomendação personalizada pelo gosto do usuário?</w:t>
      </w:r>
    </w:p>
    <w:p w14:paraId="651FD8A8" w14:textId="77777777" w:rsidR="000C6345" w:rsidRPr="00E279E5" w:rsidRDefault="000C6345" w:rsidP="006921B6">
      <w:pPr>
        <w:pStyle w:val="Listas1"/>
      </w:pPr>
      <w:r w:rsidRPr="00E279E5">
        <w:t>Quais técnicas foram usadas?</w:t>
      </w:r>
    </w:p>
    <w:p w14:paraId="11C79367" w14:textId="77777777" w:rsidR="000C6345" w:rsidRDefault="000C6345" w:rsidP="006921B6">
      <w:pPr>
        <w:pStyle w:val="PargrafodaLista"/>
        <w:numPr>
          <w:ilvl w:val="1"/>
          <w:numId w:val="35"/>
        </w:numPr>
      </w:pPr>
      <w:r>
        <w:t>Foi utilizada alguma recomendação colaborativa?</w:t>
      </w:r>
    </w:p>
    <w:p w14:paraId="306E9F40" w14:textId="77777777" w:rsidR="000C6345" w:rsidRDefault="000C6345" w:rsidP="006921B6">
      <w:pPr>
        <w:pStyle w:val="PargrafodaLista"/>
        <w:numPr>
          <w:ilvl w:val="1"/>
          <w:numId w:val="35"/>
        </w:numPr>
      </w:pPr>
      <w:r>
        <w:t>Quais foram os algoritmos utilizados na recomendação?</w:t>
      </w:r>
    </w:p>
    <w:p w14:paraId="1EE02302" w14:textId="77777777" w:rsidR="000C6345" w:rsidRPr="00E279E5" w:rsidRDefault="000C6345" w:rsidP="006921B6">
      <w:pPr>
        <w:pStyle w:val="Listas1"/>
      </w:pPr>
      <w:r w:rsidRPr="00E279E5">
        <w:t>Qual a base de treinamento e teste?</w:t>
      </w:r>
    </w:p>
    <w:p w14:paraId="17ABC584" w14:textId="77777777" w:rsidR="000C6345" w:rsidRDefault="000C6345" w:rsidP="006921B6">
      <w:pPr>
        <w:pStyle w:val="PargrafodaLista"/>
        <w:numPr>
          <w:ilvl w:val="1"/>
          <w:numId w:val="35"/>
        </w:numPr>
      </w:pPr>
      <w:r>
        <w:t>Foi desenvolvida alguma aplicação para obter as bases?</w:t>
      </w:r>
    </w:p>
    <w:p w14:paraId="33C51EDD" w14:textId="77777777" w:rsidR="000C6345" w:rsidRPr="00E279E5" w:rsidRDefault="000C6345" w:rsidP="006921B6">
      <w:pPr>
        <w:pStyle w:val="Listas1"/>
      </w:pPr>
      <w:r w:rsidRPr="00E279E5">
        <w:t>Quais os contextos utilizados?</w:t>
      </w:r>
    </w:p>
    <w:p w14:paraId="2C3DC9D2" w14:textId="77777777" w:rsidR="000C6345" w:rsidRDefault="000C6345" w:rsidP="006921B6">
      <w:pPr>
        <w:pStyle w:val="PargrafodaLista"/>
        <w:numPr>
          <w:ilvl w:val="1"/>
          <w:numId w:val="35"/>
        </w:numPr>
      </w:pPr>
      <w:r>
        <w:t>Foi analisado o comportamento? Quais aspectos?</w:t>
      </w:r>
    </w:p>
    <w:p w14:paraId="59744658" w14:textId="77777777" w:rsidR="000C6345" w:rsidRDefault="000C6345" w:rsidP="006921B6">
      <w:pPr>
        <w:pStyle w:val="PargrafodaLista"/>
        <w:numPr>
          <w:ilvl w:val="1"/>
          <w:numId w:val="35"/>
        </w:numPr>
      </w:pPr>
      <w:r>
        <w:t>Foi analisado o ambiente? Quais fatores?</w:t>
      </w:r>
    </w:p>
    <w:p w14:paraId="5CBB7BA1" w14:textId="77777777" w:rsidR="000C6345" w:rsidRPr="00E279E5" w:rsidRDefault="000C6345" w:rsidP="006921B6">
      <w:pPr>
        <w:pStyle w:val="Listas1"/>
      </w:pPr>
      <w:r w:rsidRPr="00E279E5">
        <w:t>Como é obtido o contexto?</w:t>
      </w:r>
    </w:p>
    <w:p w14:paraId="1F82AB47" w14:textId="77777777" w:rsidR="000C6345" w:rsidRDefault="000C6345" w:rsidP="006921B6">
      <w:pPr>
        <w:pStyle w:val="PargrafodaLista"/>
        <w:numPr>
          <w:ilvl w:val="1"/>
          <w:numId w:val="35"/>
        </w:numPr>
      </w:pPr>
      <w:r>
        <w:t>O usuário pode auxiliar na definição do contexto?</w:t>
      </w:r>
    </w:p>
    <w:p w14:paraId="72F189D2" w14:textId="77777777" w:rsidR="000C6345" w:rsidRDefault="000C6345" w:rsidP="006921B6">
      <w:pPr>
        <w:pStyle w:val="PargrafodaLista"/>
        <w:numPr>
          <w:ilvl w:val="1"/>
          <w:numId w:val="35"/>
        </w:numPr>
      </w:pPr>
      <w:r>
        <w:t>É apresentado o contexto atual para o usuário?</w:t>
      </w:r>
    </w:p>
    <w:p w14:paraId="374144FC" w14:textId="77777777" w:rsidR="000C6345" w:rsidRPr="00BE64A0" w:rsidRDefault="000C6345" w:rsidP="006921B6">
      <w:pPr>
        <w:pStyle w:val="Listas1"/>
      </w:pPr>
      <w:r w:rsidRPr="00BE64A0">
        <w:t>A recomendação atingiu as expectativas do usuário?</w:t>
      </w:r>
    </w:p>
    <w:p w14:paraId="5E004F96" w14:textId="77777777" w:rsidR="000C6345" w:rsidRDefault="000C6345" w:rsidP="006921B6">
      <w:pPr>
        <w:pStyle w:val="PargrafodaLista"/>
        <w:numPr>
          <w:ilvl w:val="1"/>
          <w:numId w:val="35"/>
        </w:numPr>
      </w:pPr>
      <w:r>
        <w:t>Quais foram os critérios de qualidade utilizados?</w:t>
      </w:r>
    </w:p>
    <w:p w14:paraId="4CFA17BD" w14:textId="77777777" w:rsidR="000C6345" w:rsidRDefault="000C6345" w:rsidP="006921B6">
      <w:pPr>
        <w:pStyle w:val="PargrafodaLista"/>
        <w:numPr>
          <w:ilvl w:val="1"/>
          <w:numId w:val="35"/>
        </w:numPr>
      </w:pPr>
      <w:r>
        <w:t>Quantidade de usuários utilizada? (tamanho da base)</w:t>
      </w:r>
    </w:p>
    <w:p w14:paraId="316D9D3B" w14:textId="4689EF09" w:rsidR="000C6345" w:rsidRDefault="000C6345" w:rsidP="006921B6">
      <w:pPr>
        <w:pStyle w:val="PargrafodaLista"/>
        <w:numPr>
          <w:ilvl w:val="1"/>
          <w:numId w:val="35"/>
        </w:numPr>
      </w:pPr>
      <w:r>
        <w:t>Quais foram as técnicas de avaliação usadas?</w:t>
      </w:r>
    </w:p>
    <w:p w14:paraId="610602A6" w14:textId="6BFB3909" w:rsidR="00267AC7" w:rsidRPr="00390005" w:rsidRDefault="00267AC7" w:rsidP="006921B6">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6921B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6921B6">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6921B6">
      <w:r w:rsidRPr="004C052C">
        <w:rPr>
          <w:lang w:val="en-US"/>
        </w:rPr>
        <w:lastRenderedPageBreak/>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6921B6">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6921B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6921B6">
      <w:pPr>
        <w:pStyle w:val="Listas1"/>
      </w:pPr>
      <w:r>
        <w:t>Quais técnicas foram usadas?</w:t>
      </w:r>
    </w:p>
    <w:p w14:paraId="107AAF80" w14:textId="77777777" w:rsidR="00267AC7" w:rsidRDefault="00267AC7" w:rsidP="006921B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6921B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6921B6">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6921B6">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w:t>
      </w:r>
      <w:r w:rsidRPr="0092303F">
        <w:lastRenderedPageBreak/>
        <w:t>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6921B6">
      <w:pPr>
        <w:pStyle w:val="Listas1"/>
      </w:pPr>
      <w:r>
        <w:t>Qual a base de treinamento e teste?</w:t>
      </w:r>
    </w:p>
    <w:p w14:paraId="6257EA69" w14:textId="77777777" w:rsidR="00267AC7" w:rsidRPr="00A36DB8" w:rsidRDefault="00267AC7" w:rsidP="006921B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6921B6">
      <w:pPr>
        <w:pStyle w:val="Listas1"/>
      </w:pPr>
      <w:r>
        <w:t>Quais os contextos utilizados?</w:t>
      </w:r>
    </w:p>
    <w:p w14:paraId="6B8641A9" w14:textId="77777777" w:rsidR="00267AC7" w:rsidRDefault="00267AC7" w:rsidP="006921B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6921B6">
      <w:pPr>
        <w:pStyle w:val="Listas1"/>
      </w:pPr>
      <w:r>
        <w:t>Como é obtido o contexto?</w:t>
      </w:r>
    </w:p>
    <w:p w14:paraId="2DD9DC98" w14:textId="77777777" w:rsidR="00267AC7" w:rsidRDefault="00267AC7" w:rsidP="006921B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6921B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6921B6">
      <w:pPr>
        <w:pStyle w:val="Listas1"/>
      </w:pPr>
      <w:r>
        <w:t>A recomendação atingiu as expectativas do usuário?</w:t>
      </w:r>
    </w:p>
    <w:p w14:paraId="124D27AA" w14:textId="77777777" w:rsidR="00267AC7" w:rsidRDefault="00267AC7" w:rsidP="006921B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6921B6">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6921B6">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6921B6">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6921B6">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6921B6">
      <w:pPr>
        <w:pStyle w:val="Listas1"/>
      </w:pPr>
      <w:r w:rsidRPr="000A3B00">
        <w:tab/>
      </w:r>
      <w:r>
        <w:t>Qual o problema que ele resolveu?</w:t>
      </w:r>
    </w:p>
    <w:p w14:paraId="606CBA2C" w14:textId="77777777" w:rsidR="00631CC1" w:rsidRPr="0084499B" w:rsidRDefault="00631CC1" w:rsidP="006921B6">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6921B6">
      <w:pPr>
        <w:pStyle w:val="Listas1"/>
      </w:pPr>
      <w:r>
        <w:t>Quais técnicas foram usadas?</w:t>
      </w:r>
    </w:p>
    <w:p w14:paraId="1539A140" w14:textId="77777777" w:rsidR="00631CC1" w:rsidRDefault="00631CC1" w:rsidP="006921B6">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6921B6">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6921B6">
      <w:pPr>
        <w:pStyle w:val="Listas1"/>
      </w:pPr>
      <w:r>
        <w:lastRenderedPageBreak/>
        <w:t>Qual a base de treinamento e teste?</w:t>
      </w:r>
    </w:p>
    <w:p w14:paraId="3AA7DD4E" w14:textId="77777777" w:rsidR="00631CC1" w:rsidRPr="00A36DB8" w:rsidRDefault="00631CC1" w:rsidP="006921B6">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6921B6">
      <w:pPr>
        <w:pStyle w:val="Listas1"/>
      </w:pPr>
      <w:r>
        <w:t>Quais os contextos utilizados?</w:t>
      </w:r>
    </w:p>
    <w:p w14:paraId="72F41F1C" w14:textId="77777777" w:rsidR="00631CC1" w:rsidRPr="00A36DB8" w:rsidRDefault="00631CC1" w:rsidP="006921B6">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6921B6">
      <w:pPr>
        <w:pStyle w:val="Listas1"/>
      </w:pPr>
      <w:r>
        <w:t>Como é obtido o contexto?</w:t>
      </w:r>
    </w:p>
    <w:p w14:paraId="173F64B3" w14:textId="77777777" w:rsidR="00631CC1" w:rsidRPr="00413F67" w:rsidRDefault="00631CC1" w:rsidP="006921B6">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6921B6">
      <w:pPr>
        <w:pStyle w:val="Listas1"/>
      </w:pPr>
      <w:r>
        <w:t>A recomendação atingiu as expectativas do usuário?</w:t>
      </w:r>
    </w:p>
    <w:p w14:paraId="0188E690" w14:textId="77777777" w:rsidR="00631CC1" w:rsidRDefault="00631CC1" w:rsidP="006921B6">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6921B6">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6921B6">
      <w:pPr>
        <w:pStyle w:val="Ttulo4"/>
        <w:rPr>
          <w:lang w:val="en-US"/>
        </w:rPr>
      </w:pPr>
      <w:bookmarkStart w:id="56" w:name="_Ref40822320"/>
      <w:commentRangeStart w:id="57"/>
      <w:r w:rsidRPr="00D064C6">
        <w:rPr>
          <w:lang w:val="en-US"/>
        </w:rPr>
        <w:lastRenderedPageBreak/>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6921B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6921B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6921B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6921B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6921B6"/>
    <w:p w14:paraId="1CD31E11" w14:textId="77777777" w:rsidR="00C679D5" w:rsidRPr="00E4071D" w:rsidRDefault="00C679D5" w:rsidP="006921B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6921B6">
      <w:pPr>
        <w:pStyle w:val="Listas1"/>
      </w:pPr>
      <w:r w:rsidRPr="000A3B00">
        <w:tab/>
      </w:r>
      <w:r>
        <w:t>Qual o problema que ele resolveu?</w:t>
      </w:r>
    </w:p>
    <w:p w14:paraId="1681ABDB" w14:textId="77777777" w:rsidR="00C679D5" w:rsidRDefault="00C679D5" w:rsidP="006921B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6921B6">
      <w:pPr>
        <w:pStyle w:val="Listas1"/>
      </w:pPr>
      <w:r>
        <w:t>Quais técnicas foram usadas?</w:t>
      </w:r>
    </w:p>
    <w:p w14:paraId="3B3DDE18" w14:textId="77777777" w:rsidR="00C679D5" w:rsidRDefault="00C679D5" w:rsidP="006921B6">
      <w:r>
        <w:tab/>
        <w:t>Essa seção está dividida nas 3 questões que o artigo revisado busca resolver. Em nenhuma das questões é abordada a filtragem colaborativa.</w:t>
      </w:r>
    </w:p>
    <w:p w14:paraId="4F7E0D2B" w14:textId="77777777" w:rsidR="00C679D5" w:rsidRDefault="00C679D5" w:rsidP="006921B6">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6921B6">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6921B6">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6921B6">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6921B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6921B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6921B6">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6921B6">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6921B6">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6921B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6921B6">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6921B6">
      <w:pPr>
        <w:pStyle w:val="Listas1"/>
      </w:pPr>
      <w:r>
        <w:t>Qual a base de treinamento e teste?</w:t>
      </w:r>
    </w:p>
    <w:p w14:paraId="36D38247" w14:textId="77777777" w:rsidR="00C679D5" w:rsidRPr="00A36DB8" w:rsidRDefault="00C679D5" w:rsidP="006921B6">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6921B6">
      <w:pPr>
        <w:pStyle w:val="Listas1"/>
      </w:pPr>
      <w:r>
        <w:t>Quais os contextos utilizados?</w:t>
      </w:r>
    </w:p>
    <w:p w14:paraId="1F74BCF7" w14:textId="55773644" w:rsidR="00C679D5" w:rsidRDefault="00C679D5" w:rsidP="006921B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6921B6"/>
    <w:p w14:paraId="24CD5F5A" w14:textId="3EC53CF3" w:rsidR="00986C87" w:rsidRPr="00986C87" w:rsidRDefault="00986C87" w:rsidP="006921B6">
      <w:pPr>
        <w:pStyle w:val="Legenda"/>
      </w:pPr>
      <w:bookmarkStart w:id="58" w:name="_Toc55791215"/>
      <w:r w:rsidRPr="00986C87">
        <w:lastRenderedPageBreak/>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986C87" w:rsidP="006921B6">
      <w:pPr>
        <w:pStyle w:val="Legenda"/>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6921B6">
      <w:pPr>
        <w:pStyle w:val="Legenda"/>
      </w:pPr>
      <w:r w:rsidRPr="00986C87">
        <w:t>Fonte: Elaborado pelo autor (2020)</w:t>
      </w:r>
    </w:p>
    <w:p w14:paraId="4EEA98B3" w14:textId="77777777" w:rsidR="00E83151" w:rsidRDefault="00E83151" w:rsidP="006921B6">
      <w:pPr>
        <w:pStyle w:val="Listas1"/>
      </w:pPr>
      <w:r>
        <w:t>Como é obtido o contexto?</w:t>
      </w:r>
    </w:p>
    <w:p w14:paraId="18F0EE3C" w14:textId="77777777" w:rsidR="00E83151" w:rsidRPr="00FD637E" w:rsidRDefault="00E83151" w:rsidP="006921B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6921B6">
      <w:pPr>
        <w:pStyle w:val="Listas1"/>
      </w:pPr>
      <w:r>
        <w:t>A recomendação atingiu as expectativas do usuário?</w:t>
      </w:r>
    </w:p>
    <w:p w14:paraId="33F3D983" w14:textId="77777777" w:rsidR="00E83151" w:rsidRPr="00413F67" w:rsidRDefault="00E83151" w:rsidP="006921B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6921B6">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6921B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6921B6">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6921B6"/>
        </w:tc>
        <w:tc>
          <w:tcPr>
            <w:tcW w:w="0" w:type="auto"/>
            <w:shd w:val="clear" w:color="auto" w:fill="auto"/>
          </w:tcPr>
          <w:p w14:paraId="7274CC37" w14:textId="77777777" w:rsidR="00AC6E07" w:rsidRPr="00AC6E07" w:rsidRDefault="00AC6E07" w:rsidP="006921B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6921B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6921B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6921B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6921B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6921B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6921B6">
            <w:r>
              <w:t>Tem foco no entendimento do contexto para recomendações musicais?</w:t>
            </w:r>
          </w:p>
        </w:tc>
        <w:tc>
          <w:tcPr>
            <w:tcW w:w="0" w:type="auto"/>
            <w:shd w:val="clear" w:color="auto" w:fill="auto"/>
          </w:tcPr>
          <w:p w14:paraId="71F30FA4" w14:textId="77777777" w:rsidR="00AC6E07" w:rsidRPr="007C62DC" w:rsidRDefault="00AC6E07" w:rsidP="006921B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6921B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6921B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6921B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6921B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6921B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6921B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6921B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6921B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2D90D1F3" w14:textId="77777777" w:rsidR="00AC6E07" w:rsidRDefault="00AC6E07" w:rsidP="006921B6">
            <w:r w:rsidRPr="00AC6E07">
              <w:rPr>
                <w:rFonts w:ascii="Segoe UI Emoji" w:hAnsi="Segoe UI Emoji" w:cs="Segoe UI Emoji"/>
              </w:rPr>
              <w:t>✔</w:t>
            </w:r>
          </w:p>
        </w:tc>
        <w:tc>
          <w:tcPr>
            <w:tcW w:w="0" w:type="auto"/>
            <w:shd w:val="clear" w:color="auto" w:fill="auto"/>
          </w:tcPr>
          <w:p w14:paraId="27D3134C" w14:textId="77777777" w:rsidR="00AC6E07" w:rsidRDefault="00AC6E07" w:rsidP="006921B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6921B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6921B6">
            <w:r w:rsidRPr="00902E83">
              <w:t>Utiliza do contexto explicito?</w:t>
            </w:r>
          </w:p>
        </w:tc>
        <w:tc>
          <w:tcPr>
            <w:tcW w:w="0" w:type="auto"/>
            <w:shd w:val="clear" w:color="auto" w:fill="auto"/>
          </w:tcPr>
          <w:p w14:paraId="5133A554"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750C9F78" w14:textId="77777777" w:rsidR="00AC6E07" w:rsidRDefault="00AC6E07" w:rsidP="006921B6">
            <w:r w:rsidRPr="00AC6E07">
              <w:rPr>
                <w:rFonts w:ascii="Segoe UI Emoji" w:hAnsi="Segoe UI Emoji" w:cs="Segoe UI Emoji"/>
              </w:rPr>
              <w:t>✔</w:t>
            </w:r>
          </w:p>
        </w:tc>
        <w:tc>
          <w:tcPr>
            <w:tcW w:w="0" w:type="auto"/>
            <w:shd w:val="clear" w:color="auto" w:fill="auto"/>
          </w:tcPr>
          <w:p w14:paraId="004EB4C3" w14:textId="77777777" w:rsidR="00AC6E07" w:rsidRDefault="00AC6E07" w:rsidP="006921B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6921B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6921B6">
            <w:r w:rsidRPr="00902E83">
              <w:t>Utiliza do contexto implícito?</w:t>
            </w:r>
          </w:p>
        </w:tc>
        <w:tc>
          <w:tcPr>
            <w:tcW w:w="0" w:type="auto"/>
            <w:shd w:val="clear" w:color="auto" w:fill="auto"/>
          </w:tcPr>
          <w:p w14:paraId="7C25A32B"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6921B6">
            <w:r w:rsidRPr="00AC6E07">
              <w:rPr>
                <w:rFonts w:ascii="Segoe UI Emoji" w:hAnsi="Segoe UI Emoji" w:cs="Segoe UI Emoji"/>
              </w:rPr>
              <w:t>✔</w:t>
            </w:r>
          </w:p>
        </w:tc>
        <w:tc>
          <w:tcPr>
            <w:tcW w:w="0" w:type="auto"/>
            <w:shd w:val="clear" w:color="auto" w:fill="auto"/>
          </w:tcPr>
          <w:p w14:paraId="68CB6B51" w14:textId="77777777" w:rsidR="00AC6E07" w:rsidRDefault="00AC6E07" w:rsidP="006921B6">
            <w:r w:rsidRPr="00AC6E07">
              <w:rPr>
                <w:rFonts w:ascii="Segoe UI Emoji" w:hAnsi="Segoe UI Emoji" w:cs="Segoe UI Emoji"/>
              </w:rPr>
              <w:t>✔</w:t>
            </w:r>
          </w:p>
        </w:tc>
        <w:tc>
          <w:tcPr>
            <w:tcW w:w="0" w:type="auto"/>
            <w:shd w:val="clear" w:color="auto" w:fill="auto"/>
          </w:tcPr>
          <w:p w14:paraId="5EE0DEA9" w14:textId="77777777" w:rsidR="00AC6E07" w:rsidRDefault="00AC6E07" w:rsidP="006921B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6921B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6921B6">
            <w:commentRangeStart w:id="64"/>
            <w:r>
              <w:t xml:space="preserve">Utiliza do algoritmo </w:t>
            </w:r>
            <w:r w:rsidRPr="00AC6E07">
              <w:rPr>
                <w:i/>
              </w:rPr>
              <w:t xml:space="preserve">K-Nearest </w:t>
            </w:r>
            <w:r w:rsidRPr="00AC6E07">
              <w:rPr>
                <w:i/>
              </w:rPr>
              <w:lastRenderedPageBreak/>
              <w:t>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6921B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6921B6">
            <w:r w:rsidRPr="00AC6E07">
              <w:rPr>
                <w:rFonts w:ascii="Segoe UI Emoji" w:hAnsi="Segoe UI Emoji" w:cs="Segoe UI Emoji"/>
              </w:rPr>
              <w:t>❌</w:t>
            </w:r>
          </w:p>
        </w:tc>
        <w:tc>
          <w:tcPr>
            <w:tcW w:w="0" w:type="auto"/>
            <w:shd w:val="clear" w:color="auto" w:fill="auto"/>
          </w:tcPr>
          <w:p w14:paraId="27F83709" w14:textId="77777777" w:rsidR="00AC6E07" w:rsidRDefault="00AC6E07" w:rsidP="006921B6">
            <w:r w:rsidRPr="00AC6E07">
              <w:rPr>
                <w:rFonts w:ascii="Segoe UI Emoji" w:hAnsi="Segoe UI Emoji" w:cs="Segoe UI Emoji"/>
              </w:rPr>
              <w:t>❌</w:t>
            </w:r>
          </w:p>
        </w:tc>
        <w:tc>
          <w:tcPr>
            <w:tcW w:w="0" w:type="auto"/>
            <w:shd w:val="clear" w:color="auto" w:fill="auto"/>
          </w:tcPr>
          <w:p w14:paraId="78642830" w14:textId="77777777" w:rsidR="00AC6E07" w:rsidRDefault="00AC6E07" w:rsidP="006921B6">
            <w:r w:rsidRPr="00AC6E07">
              <w:rPr>
                <w:rFonts w:ascii="Segoe UI Emoji" w:hAnsi="Segoe UI Emoji" w:cs="Segoe UI Emoji"/>
              </w:rPr>
              <w:t>✔</w:t>
            </w:r>
          </w:p>
        </w:tc>
        <w:tc>
          <w:tcPr>
            <w:tcW w:w="0" w:type="auto"/>
            <w:shd w:val="clear" w:color="auto" w:fill="auto"/>
          </w:tcPr>
          <w:p w14:paraId="3566A410" w14:textId="77777777" w:rsidR="00AC6E07" w:rsidRDefault="00AC6E07" w:rsidP="006921B6">
            <w:r w:rsidRPr="00AC6E07">
              <w:rPr>
                <w:rFonts w:ascii="Segoe UI Emoji" w:hAnsi="Segoe UI Emoji" w:cs="Segoe UI Emoji"/>
              </w:rPr>
              <w:t>✔</w:t>
            </w:r>
          </w:p>
        </w:tc>
        <w:tc>
          <w:tcPr>
            <w:tcW w:w="0" w:type="auto"/>
            <w:shd w:val="clear" w:color="auto" w:fill="auto"/>
          </w:tcPr>
          <w:p w14:paraId="3DB0BF92" w14:textId="77777777" w:rsidR="00AC6E07" w:rsidRDefault="00AC6E07" w:rsidP="006921B6">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6921B6">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6921B6">
            <w:r w:rsidRPr="00AC6E07">
              <w:rPr>
                <w:rFonts w:ascii="Segoe UI Emoji" w:hAnsi="Segoe UI Emoji" w:cs="Segoe UI Emoji"/>
              </w:rPr>
              <w:t>❌</w:t>
            </w:r>
          </w:p>
        </w:tc>
        <w:tc>
          <w:tcPr>
            <w:tcW w:w="0" w:type="auto"/>
            <w:shd w:val="clear" w:color="auto" w:fill="auto"/>
          </w:tcPr>
          <w:p w14:paraId="22D7D426" w14:textId="77777777" w:rsidR="00AC6E07" w:rsidRDefault="00AC6E07" w:rsidP="006921B6">
            <w:r w:rsidRPr="00AC6E07">
              <w:rPr>
                <w:rFonts w:ascii="Segoe UI Emoji" w:hAnsi="Segoe UI Emoji" w:cs="Segoe UI Emoji"/>
              </w:rPr>
              <w:t>✔</w:t>
            </w:r>
          </w:p>
        </w:tc>
        <w:tc>
          <w:tcPr>
            <w:tcW w:w="0" w:type="auto"/>
            <w:shd w:val="clear" w:color="auto" w:fill="auto"/>
          </w:tcPr>
          <w:p w14:paraId="4CF27FB0" w14:textId="77777777" w:rsidR="00AC6E07" w:rsidRDefault="00AC6E07" w:rsidP="006921B6">
            <w:r w:rsidRPr="00AC6E07">
              <w:rPr>
                <w:rFonts w:ascii="Segoe UI Emoji" w:hAnsi="Segoe UI Emoji" w:cs="Segoe UI Emoji"/>
              </w:rPr>
              <w:t>✔</w:t>
            </w:r>
          </w:p>
        </w:tc>
        <w:tc>
          <w:tcPr>
            <w:tcW w:w="0" w:type="auto"/>
            <w:shd w:val="clear" w:color="auto" w:fill="auto"/>
          </w:tcPr>
          <w:p w14:paraId="0E19512A" w14:textId="77777777" w:rsidR="00AC6E07" w:rsidRDefault="00AC6E07" w:rsidP="006921B6">
            <w:r w:rsidRPr="00AC6E07">
              <w:rPr>
                <w:rFonts w:ascii="Segoe UI Emoji" w:hAnsi="Segoe UI Emoji" w:cs="Segoe UI Emoji"/>
              </w:rPr>
              <w:t>❌</w:t>
            </w:r>
          </w:p>
        </w:tc>
        <w:tc>
          <w:tcPr>
            <w:tcW w:w="0" w:type="auto"/>
            <w:shd w:val="clear" w:color="auto" w:fill="auto"/>
          </w:tcPr>
          <w:p w14:paraId="7C4B8402" w14:textId="77777777" w:rsidR="00AC6E07" w:rsidRDefault="00AC6E07" w:rsidP="006921B6">
            <w:r w:rsidRPr="00AC6E07">
              <w:rPr>
                <w:rFonts w:ascii="Segoe UI Emoji" w:hAnsi="Segoe UI Emoji" w:cs="Segoe UI Emoji"/>
              </w:rPr>
              <w:t>❌</w:t>
            </w:r>
          </w:p>
        </w:tc>
        <w:tc>
          <w:tcPr>
            <w:tcW w:w="0" w:type="auto"/>
            <w:shd w:val="clear" w:color="auto" w:fill="auto"/>
          </w:tcPr>
          <w:p w14:paraId="78143310" w14:textId="77777777" w:rsidR="00AC6E07" w:rsidRDefault="00AC6E07" w:rsidP="006921B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6921B6">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6921B6">
            <w:r w:rsidRPr="00AC6E07">
              <w:rPr>
                <w:rFonts w:ascii="Segoe UI Emoji" w:hAnsi="Segoe UI Emoji" w:cs="Segoe UI Emoji"/>
              </w:rPr>
              <w:t>❌</w:t>
            </w:r>
          </w:p>
        </w:tc>
        <w:tc>
          <w:tcPr>
            <w:tcW w:w="0" w:type="auto"/>
            <w:shd w:val="clear" w:color="auto" w:fill="auto"/>
          </w:tcPr>
          <w:p w14:paraId="5E607A2F" w14:textId="77777777" w:rsidR="00AC6E07" w:rsidRDefault="00AC6E07" w:rsidP="006921B6">
            <w:r w:rsidRPr="00AC6E07">
              <w:rPr>
                <w:rFonts w:ascii="Segoe UI Emoji" w:hAnsi="Segoe UI Emoji" w:cs="Segoe UI Emoji"/>
              </w:rPr>
              <w:t>❌</w:t>
            </w:r>
          </w:p>
        </w:tc>
        <w:tc>
          <w:tcPr>
            <w:tcW w:w="0" w:type="auto"/>
            <w:shd w:val="clear" w:color="auto" w:fill="auto"/>
          </w:tcPr>
          <w:p w14:paraId="363C3E55" w14:textId="77777777" w:rsidR="00AC6E07" w:rsidRDefault="00AC6E07" w:rsidP="006921B6">
            <w:r w:rsidRPr="00AC6E07">
              <w:rPr>
                <w:rFonts w:ascii="Segoe UI Emoji" w:hAnsi="Segoe UI Emoji" w:cs="Segoe UI Emoji"/>
              </w:rPr>
              <w:t>✔</w:t>
            </w:r>
          </w:p>
        </w:tc>
        <w:tc>
          <w:tcPr>
            <w:tcW w:w="0" w:type="auto"/>
            <w:shd w:val="clear" w:color="auto" w:fill="auto"/>
          </w:tcPr>
          <w:p w14:paraId="403013E0" w14:textId="77777777" w:rsidR="00AC6E07" w:rsidRDefault="00AC6E07" w:rsidP="006921B6">
            <w:r w:rsidRPr="00AC6E07">
              <w:rPr>
                <w:rFonts w:ascii="Segoe UI Emoji" w:hAnsi="Segoe UI Emoji" w:cs="Segoe UI Emoji"/>
              </w:rPr>
              <w:t>❌</w:t>
            </w:r>
          </w:p>
        </w:tc>
        <w:tc>
          <w:tcPr>
            <w:tcW w:w="0" w:type="auto"/>
            <w:shd w:val="clear" w:color="auto" w:fill="auto"/>
          </w:tcPr>
          <w:p w14:paraId="0F775FC8" w14:textId="77777777" w:rsidR="00AC6E07" w:rsidRDefault="00AC6E07" w:rsidP="006921B6">
            <w:r w:rsidRPr="00AC6E07">
              <w:rPr>
                <w:rFonts w:ascii="Segoe UI Emoji" w:hAnsi="Segoe UI Emoji" w:cs="Segoe UI Emoji"/>
              </w:rPr>
              <w:t>❌</w:t>
            </w:r>
          </w:p>
        </w:tc>
        <w:tc>
          <w:tcPr>
            <w:tcW w:w="0" w:type="auto"/>
            <w:shd w:val="clear" w:color="auto" w:fill="auto"/>
          </w:tcPr>
          <w:p w14:paraId="71A2223E" w14:textId="77777777" w:rsidR="00AC6E07" w:rsidRDefault="00AC6E07" w:rsidP="006921B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6921B6">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6921B6">
            <w:r w:rsidRPr="00AC6E07">
              <w:rPr>
                <w:rFonts w:ascii="Segoe UI Emoji" w:hAnsi="Segoe UI Emoji" w:cs="Segoe UI Emoji"/>
              </w:rPr>
              <w:t>✔</w:t>
            </w:r>
          </w:p>
        </w:tc>
        <w:tc>
          <w:tcPr>
            <w:tcW w:w="0" w:type="auto"/>
            <w:shd w:val="clear" w:color="auto" w:fill="auto"/>
          </w:tcPr>
          <w:p w14:paraId="347277A4" w14:textId="77777777" w:rsidR="00AC6E07" w:rsidRDefault="00AC6E07" w:rsidP="006921B6">
            <w:r w:rsidRPr="00AC6E07">
              <w:rPr>
                <w:rFonts w:ascii="Segoe UI Emoji" w:hAnsi="Segoe UI Emoji" w:cs="Segoe UI Emoji"/>
              </w:rPr>
              <w:t>❌</w:t>
            </w:r>
          </w:p>
        </w:tc>
        <w:tc>
          <w:tcPr>
            <w:tcW w:w="0" w:type="auto"/>
            <w:shd w:val="clear" w:color="auto" w:fill="auto"/>
          </w:tcPr>
          <w:p w14:paraId="2664A605" w14:textId="77777777" w:rsidR="00AC6E07" w:rsidRDefault="00AC6E07" w:rsidP="006921B6">
            <w:r w:rsidRPr="00AC6E07">
              <w:rPr>
                <w:rFonts w:ascii="Segoe UI Emoji" w:hAnsi="Segoe UI Emoji" w:cs="Segoe UI Emoji"/>
              </w:rPr>
              <w:t>❌</w:t>
            </w:r>
          </w:p>
        </w:tc>
        <w:tc>
          <w:tcPr>
            <w:tcW w:w="0" w:type="auto"/>
            <w:shd w:val="clear" w:color="auto" w:fill="auto"/>
          </w:tcPr>
          <w:p w14:paraId="7E41E6AE" w14:textId="77777777" w:rsidR="00AC6E07" w:rsidRDefault="00AC6E07" w:rsidP="006921B6">
            <w:r w:rsidRPr="00AC6E07">
              <w:rPr>
                <w:rFonts w:ascii="Segoe UI Emoji" w:hAnsi="Segoe UI Emoji" w:cs="Segoe UI Emoji"/>
              </w:rPr>
              <w:t>❌</w:t>
            </w:r>
          </w:p>
        </w:tc>
        <w:tc>
          <w:tcPr>
            <w:tcW w:w="0" w:type="auto"/>
            <w:shd w:val="clear" w:color="auto" w:fill="auto"/>
          </w:tcPr>
          <w:p w14:paraId="413B8B62" w14:textId="77777777" w:rsidR="00AC6E07" w:rsidRDefault="00AC6E07" w:rsidP="006921B6">
            <w:r w:rsidRPr="00AC6E07">
              <w:rPr>
                <w:rFonts w:ascii="Segoe UI Emoji" w:hAnsi="Segoe UI Emoji" w:cs="Segoe UI Emoji"/>
              </w:rPr>
              <w:t>❌</w:t>
            </w:r>
          </w:p>
        </w:tc>
        <w:tc>
          <w:tcPr>
            <w:tcW w:w="0" w:type="auto"/>
            <w:shd w:val="clear" w:color="auto" w:fill="auto"/>
          </w:tcPr>
          <w:p w14:paraId="245F1747" w14:textId="77777777" w:rsidR="00AC6E07" w:rsidRDefault="00AC6E07" w:rsidP="006921B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6921B6">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6921B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6921B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6921B6">
            <w:r w:rsidRPr="00AC6E07">
              <w:rPr>
                <w:rFonts w:ascii="Segoe UI Emoji" w:hAnsi="Segoe UI Emoji" w:cs="Segoe UI Emoji"/>
              </w:rPr>
              <w:t>❌</w:t>
            </w:r>
          </w:p>
        </w:tc>
        <w:tc>
          <w:tcPr>
            <w:tcW w:w="0" w:type="auto"/>
            <w:shd w:val="clear" w:color="auto" w:fill="auto"/>
          </w:tcPr>
          <w:p w14:paraId="14049A12" w14:textId="77777777" w:rsidR="00AC6E07" w:rsidRDefault="00AC6E07" w:rsidP="006921B6">
            <w:r w:rsidRPr="00AC6E07">
              <w:rPr>
                <w:rFonts w:ascii="Segoe UI Emoji" w:hAnsi="Segoe UI Emoji" w:cs="Segoe UI Emoji"/>
              </w:rPr>
              <w:t>❌</w:t>
            </w:r>
          </w:p>
        </w:tc>
        <w:tc>
          <w:tcPr>
            <w:tcW w:w="0" w:type="auto"/>
            <w:shd w:val="clear" w:color="auto" w:fill="auto"/>
          </w:tcPr>
          <w:p w14:paraId="0F9753D2" w14:textId="77777777" w:rsidR="00AC6E07" w:rsidRDefault="00AC6E07" w:rsidP="006921B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6921B6">
            <w:r w:rsidRPr="00AC6E07">
              <w:rPr>
                <w:rFonts w:ascii="Segoe UI Emoji" w:hAnsi="Segoe UI Emoji" w:cs="Segoe UI Emoji"/>
              </w:rPr>
              <w:t>❌</w:t>
            </w:r>
          </w:p>
        </w:tc>
      </w:tr>
    </w:tbl>
    <w:p w14:paraId="10AB1118" w14:textId="71D59A48" w:rsidR="00986C87" w:rsidRDefault="001659D1" w:rsidP="006921B6">
      <w:pPr>
        <w:pStyle w:val="Legenda"/>
        <w:rPr>
          <w:noProof/>
        </w:rPr>
      </w:pPr>
      <w:r w:rsidRPr="004D6111">
        <w:t>Fonte: Elaborado pelo autor (</w:t>
      </w:r>
      <w:r w:rsidRPr="00210C75">
        <w:t>2020)</w:t>
      </w:r>
    </w:p>
    <w:p w14:paraId="6DB1F2FD" w14:textId="48CD400B" w:rsidR="00986C87" w:rsidRDefault="00C408F3" w:rsidP="006921B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6921B6">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6921B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6921B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6921B6">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6921B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39960EFF" w:rsidR="00826DC8" w:rsidRPr="00302C79" w:rsidRDefault="00826DC8" w:rsidP="006921B6">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826DC8" w:rsidP="006921B6">
      <w:pPr>
        <w:pStyle w:val="Legenda"/>
      </w:pPr>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6921B6">
      <w:pPr>
        <w:pStyle w:val="Legenda"/>
      </w:pPr>
      <w:r w:rsidRPr="00302C79">
        <w:t>Fonte: Elaborado pelo autor (2020)</w:t>
      </w:r>
    </w:p>
    <w:p w14:paraId="3BE5030C" w14:textId="6B650E10" w:rsidR="00246CD2" w:rsidRDefault="00826DC8" w:rsidP="006921B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6921B6">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6921B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6921B6">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6921B6">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6921B6">
      <w:pPr>
        <w:pStyle w:val="Legenda"/>
      </w:pPr>
      <w:bookmarkStart w:id="79" w:name="_Toc55791217"/>
      <w:bookmarkStart w:id="80" w:name="_Ref55791879"/>
      <w:r w:rsidRPr="009444DD">
        <w:t xml:space="preserve">Figura </w:t>
      </w:r>
      <w:fldSimple w:instr=" SEQ Figura \* ARABIC ">
        <w:r w:rsidR="00033E87">
          <w:rPr>
            <w:noProof/>
          </w:rPr>
          <w:t>9</w:t>
        </w:r>
      </w:fldSimple>
      <w:bookmarkEnd w:id="80"/>
      <w:r w:rsidRPr="009444DD">
        <w:t xml:space="preserve"> - Apresentação dos contextos estudados no trabalho</w:t>
      </w:r>
      <w:bookmarkEnd w:id="79"/>
    </w:p>
    <w:p w14:paraId="1ED9731A" w14:textId="5B9A9084" w:rsidR="0085627B" w:rsidRPr="009444DD" w:rsidRDefault="0085627B" w:rsidP="006921B6">
      <w:pPr>
        <w:pStyle w:val="Legenda"/>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6921B6">
      <w:pPr>
        <w:pStyle w:val="Legenda"/>
        <w:rPr>
          <w:noProof/>
        </w:rPr>
      </w:pPr>
      <w:r w:rsidRPr="009444DD">
        <w:t>Fonte: Elaborado pelo autor (2020)</w:t>
      </w:r>
    </w:p>
    <w:p w14:paraId="7259DC79" w14:textId="1DAEF540" w:rsidR="009444DD" w:rsidRDefault="009444DD" w:rsidP="006921B6">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6921B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6921B6">
      <w:pPr>
        <w:pStyle w:val="Citao"/>
      </w:pPr>
      <w:r w:rsidRPr="00A5596A">
        <w:t>Qualquer ação ou reação do organismo ou parte dele</w:t>
      </w:r>
      <w:r>
        <w:t>.</w:t>
      </w:r>
    </w:p>
    <w:p w14:paraId="5C5E3956" w14:textId="4FC3F9AC" w:rsidR="001A59A5" w:rsidRDefault="009444DD" w:rsidP="006921B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6921B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6921B6">
      <w:pPr>
        <w:pStyle w:val="PargrafodaLista"/>
        <w:numPr>
          <w:ilvl w:val="0"/>
          <w:numId w:val="37"/>
        </w:numPr>
      </w:pPr>
      <w:r>
        <w:t>Escolher músicas preferidas</w:t>
      </w:r>
    </w:p>
    <w:p w14:paraId="6C2A83CC" w14:textId="77777777" w:rsidR="001A59A5" w:rsidRDefault="001A59A5" w:rsidP="006921B6">
      <w:pPr>
        <w:pStyle w:val="PargrafodaLista"/>
        <w:numPr>
          <w:ilvl w:val="0"/>
          <w:numId w:val="37"/>
        </w:numPr>
      </w:pPr>
      <w:r>
        <w:t>Definir a atividade</w:t>
      </w:r>
    </w:p>
    <w:p w14:paraId="2C4E18B2" w14:textId="1B88DA47" w:rsidR="001A59A5" w:rsidRDefault="001A59A5" w:rsidP="006921B6">
      <w:pPr>
        <w:pStyle w:val="PargrafodaLista"/>
        <w:numPr>
          <w:ilvl w:val="0"/>
          <w:numId w:val="37"/>
        </w:numPr>
      </w:pPr>
      <w:r>
        <w:t>Definir o humor</w:t>
      </w:r>
    </w:p>
    <w:p w14:paraId="44D6CFE5" w14:textId="075D2589" w:rsidR="001F4A06" w:rsidRDefault="001F4A06" w:rsidP="006921B6">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6921B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6921B6">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6921B6">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8B7D77B" w:rsidR="001F4A06" w:rsidRDefault="001F4A06" w:rsidP="006921B6">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6921B6">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6921B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6921B6">
      <w:pPr>
        <w:pStyle w:val="Listas1"/>
      </w:pPr>
      <w:r>
        <w:t xml:space="preserve">Informações adquiridas de maneira implícita: </w:t>
      </w:r>
    </w:p>
    <w:p w14:paraId="643A3F69" w14:textId="77777777" w:rsidR="001F4A06" w:rsidRDefault="001F4A06" w:rsidP="006921B6">
      <w:pPr>
        <w:pStyle w:val="PargrafodaLista"/>
        <w:numPr>
          <w:ilvl w:val="1"/>
          <w:numId w:val="38"/>
        </w:numPr>
      </w:pPr>
      <w:r>
        <w:t>localização</w:t>
      </w:r>
    </w:p>
    <w:p w14:paraId="299F8653" w14:textId="77777777" w:rsidR="001F4A06" w:rsidRDefault="001F4A06" w:rsidP="006921B6">
      <w:pPr>
        <w:pStyle w:val="PargrafodaLista"/>
        <w:numPr>
          <w:ilvl w:val="1"/>
          <w:numId w:val="38"/>
        </w:numPr>
      </w:pPr>
      <w:r>
        <w:t xml:space="preserve">ações sobre os componentes do </w:t>
      </w:r>
      <w:r w:rsidRPr="00F56039">
        <w:rPr>
          <w:i/>
        </w:rPr>
        <w:t>web</w:t>
      </w:r>
      <w:commentRangeStart w:id="94"/>
      <w:r w:rsidRPr="00F56039">
        <w:rPr>
          <w:i/>
        </w:rPr>
        <w:t>app</w:t>
      </w:r>
      <w:commentRangeEnd w:id="94"/>
      <w:r w:rsidRPr="00F56039">
        <w:rPr>
          <w:rStyle w:val="Refdecomentrio"/>
          <w:i/>
          <w:iCs w:val="0"/>
        </w:rPr>
        <w:commentReference w:id="94"/>
      </w:r>
    </w:p>
    <w:p w14:paraId="67F0D632" w14:textId="77777777" w:rsidR="001F4A06" w:rsidRDefault="001F4A06" w:rsidP="006921B6">
      <w:pPr>
        <w:pStyle w:val="PargrafodaLista"/>
        <w:numPr>
          <w:ilvl w:val="1"/>
          <w:numId w:val="38"/>
        </w:numPr>
      </w:pPr>
      <w:r>
        <w:t>tempo</w:t>
      </w:r>
    </w:p>
    <w:p w14:paraId="1D563746" w14:textId="77777777" w:rsidR="001F4A06" w:rsidRDefault="001F4A06" w:rsidP="006921B6">
      <w:pPr>
        <w:pStyle w:val="PargrafodaLista"/>
        <w:numPr>
          <w:ilvl w:val="1"/>
          <w:numId w:val="38"/>
        </w:numPr>
      </w:pPr>
      <w:r>
        <w:t>músicas preferidas</w:t>
      </w:r>
    </w:p>
    <w:p w14:paraId="0F933C9E" w14:textId="77777777" w:rsidR="001F4A06" w:rsidRDefault="001F4A06" w:rsidP="006921B6">
      <w:pPr>
        <w:pStyle w:val="Listas1"/>
      </w:pPr>
      <w:r>
        <w:t xml:space="preserve">Informações adquiridas de maneira explícita: </w:t>
      </w:r>
    </w:p>
    <w:p w14:paraId="1E89381E" w14:textId="77777777" w:rsidR="001F4A06" w:rsidRDefault="001F4A06" w:rsidP="006921B6">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6921B6">
      <w:pPr>
        <w:pStyle w:val="PargrafodaLista"/>
        <w:numPr>
          <w:ilvl w:val="1"/>
          <w:numId w:val="38"/>
        </w:numPr>
      </w:pPr>
      <w:r>
        <w:t>humor</w:t>
      </w:r>
    </w:p>
    <w:p w14:paraId="0E0C345A" w14:textId="77777777" w:rsidR="001F4A06" w:rsidRDefault="001F4A06" w:rsidP="006921B6">
      <w:pPr>
        <w:pStyle w:val="PargrafodaLista"/>
        <w:numPr>
          <w:ilvl w:val="1"/>
          <w:numId w:val="38"/>
        </w:numPr>
      </w:pPr>
      <w:r>
        <w:t>atividade</w:t>
      </w:r>
    </w:p>
    <w:p w14:paraId="05411A65" w14:textId="77777777" w:rsidR="001F4A06" w:rsidRDefault="001F4A06" w:rsidP="006921B6">
      <w:pPr>
        <w:pStyle w:val="PargrafodaLista"/>
        <w:numPr>
          <w:ilvl w:val="1"/>
          <w:numId w:val="38"/>
        </w:numPr>
      </w:pPr>
      <w:r>
        <w:t>músicas preferidas</w:t>
      </w:r>
    </w:p>
    <w:p w14:paraId="2D9E42EC" w14:textId="77777777" w:rsidR="001F4A06" w:rsidRDefault="001F4A06" w:rsidP="006921B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6921B6">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6921B6">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6921B6">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6921B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6921B6"/>
    <w:p w14:paraId="43128074" w14:textId="64EE285E" w:rsidR="009C7D76" w:rsidRPr="00E76BCB" w:rsidRDefault="009C7D76" w:rsidP="006921B6">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6921B6">
            <w:r w:rsidRPr="00210C75">
              <w:t>Pergunta</w:t>
            </w:r>
          </w:p>
        </w:tc>
        <w:tc>
          <w:tcPr>
            <w:tcW w:w="4531" w:type="dxa"/>
            <w:shd w:val="clear" w:color="auto" w:fill="D9D9D9"/>
          </w:tcPr>
          <w:p w14:paraId="5EBB5DE0" w14:textId="77777777" w:rsidR="003907BA" w:rsidRPr="00210C75" w:rsidRDefault="003907BA" w:rsidP="006921B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6921B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6921B6">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6921B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6921B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6921B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6921B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6921B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6921B6">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6921B6">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6921B6">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6921B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6921B6">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6921B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6921B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6921B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6921B6">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6921B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6921B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6921B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6921B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6921B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6921B6">
            <w:r w:rsidRPr="003C4ACB">
              <w:t>Alternativa, Blues, Clássica, Country, Dance, Eletrônica, Folk, Funk, Hip Hop, Latina, MPB, Jazz, Pop, Reggae, R&amp;B, Rock, Soundtrack, Vocal</w:t>
            </w:r>
          </w:p>
          <w:p w14:paraId="64812536" w14:textId="77777777" w:rsidR="003907BA" w:rsidRDefault="003907BA" w:rsidP="006921B6"/>
        </w:tc>
      </w:tr>
      <w:tr w:rsidR="007F66FF" w:rsidRPr="008774E9" w14:paraId="46595DC9" w14:textId="77777777" w:rsidTr="006C3E1C">
        <w:tc>
          <w:tcPr>
            <w:tcW w:w="4531" w:type="dxa"/>
            <w:shd w:val="clear" w:color="auto" w:fill="auto"/>
          </w:tcPr>
          <w:p w14:paraId="6CC096F2" w14:textId="77777777" w:rsidR="003907BA" w:rsidRPr="00D05002" w:rsidRDefault="003907BA" w:rsidP="006921B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6921B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6921B6">
            <w:r w:rsidRPr="003B54D7">
              <w:t>13.</w:t>
            </w:r>
            <w:r>
              <w:t xml:space="preserve"> </w:t>
            </w:r>
            <w:r w:rsidRPr="003B54D7">
              <w:t>Sua idade</w:t>
            </w:r>
          </w:p>
        </w:tc>
        <w:tc>
          <w:tcPr>
            <w:tcW w:w="4531" w:type="dxa"/>
            <w:shd w:val="clear" w:color="auto" w:fill="auto"/>
          </w:tcPr>
          <w:p w14:paraId="73D18211" w14:textId="77777777" w:rsidR="003907BA" w:rsidRDefault="003907BA" w:rsidP="006921B6"/>
        </w:tc>
      </w:tr>
      <w:tr w:rsidR="007F66FF" w:rsidRPr="008774E9" w14:paraId="3745DD7F" w14:textId="77777777" w:rsidTr="006C3E1C">
        <w:tc>
          <w:tcPr>
            <w:tcW w:w="4531" w:type="dxa"/>
            <w:shd w:val="clear" w:color="auto" w:fill="auto"/>
          </w:tcPr>
          <w:p w14:paraId="5495BBF0" w14:textId="77777777" w:rsidR="003907BA" w:rsidRPr="00953CD3" w:rsidRDefault="003907BA" w:rsidP="006921B6">
            <w:r w:rsidRPr="003B54D7">
              <w:t>14.</w:t>
            </w:r>
            <w:r>
              <w:t xml:space="preserve"> </w:t>
            </w:r>
            <w:r w:rsidRPr="003B54D7">
              <w:t>Dicas e sugestões?</w:t>
            </w:r>
          </w:p>
        </w:tc>
        <w:tc>
          <w:tcPr>
            <w:tcW w:w="4531" w:type="dxa"/>
            <w:shd w:val="clear" w:color="auto" w:fill="auto"/>
          </w:tcPr>
          <w:p w14:paraId="0F57D2FD" w14:textId="77777777" w:rsidR="003907BA" w:rsidRDefault="003907BA" w:rsidP="006921B6"/>
        </w:tc>
      </w:tr>
    </w:tbl>
    <w:p w14:paraId="48F39D57" w14:textId="6EC2E9F6" w:rsidR="009C7D76" w:rsidRDefault="00E76BCB" w:rsidP="006921B6">
      <w:pPr>
        <w:pStyle w:val="Legenda"/>
      </w:pPr>
      <w:r w:rsidRPr="009444DD">
        <w:t>Fonte: Elaborado pelo autor (2020)</w:t>
      </w:r>
    </w:p>
    <w:p w14:paraId="14BC209E" w14:textId="034857F6" w:rsidR="00E76BCB" w:rsidRDefault="00E76BCB" w:rsidP="006921B6">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6921B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6921B6">
      <w:pPr>
        <w:pStyle w:val="Ttulo3"/>
      </w:pPr>
      <w:bookmarkStart w:id="110" w:name="_Toc55790207"/>
      <w:r>
        <w:t>Resultados do questionário</w:t>
      </w:r>
      <w:bookmarkEnd w:id="108"/>
      <w:bookmarkEnd w:id="109"/>
      <w:bookmarkEnd w:id="110"/>
    </w:p>
    <w:p w14:paraId="34A81034" w14:textId="77777777" w:rsidR="00255769" w:rsidRDefault="00255769" w:rsidP="006921B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6921B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6921B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6921B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6921B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6921B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6921B6">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6921B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6921B6">
      <w:r>
        <w:lastRenderedPageBreak/>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6921B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6921B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6921B6">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6921B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6921B6">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6921B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6921B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6921B6">
      <w:pPr>
        <w:pStyle w:val="Legenda"/>
      </w:pPr>
      <w:r w:rsidRPr="00D17147">
        <w:t>Fonte: Elaborado pelo autor (2020)</w:t>
      </w:r>
    </w:p>
    <w:p w14:paraId="3E5E1650" w14:textId="3496EDF0" w:rsidR="00A85103" w:rsidRPr="0041211D" w:rsidRDefault="00A85103" w:rsidP="006921B6">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6921B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w:t>
      </w:r>
      <w:r w:rsidR="005E2F01">
        <w:t>direita</w:t>
      </w:r>
      <w:r>
        <w:t>, disponibilizando opções de login no Spotify.</w:t>
      </w:r>
    </w:p>
    <w:p w14:paraId="30B5EF3E" w14:textId="4C0381FD" w:rsidR="00AD4EB2" w:rsidRDefault="00A85103" w:rsidP="006921B6">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6921B6">
      <w:pPr>
        <w:pStyle w:val="Legenda"/>
      </w:pPr>
      <w:bookmarkStart w:id="118" w:name="_Toc55791219"/>
      <w:bookmarkStart w:id="119" w:name="_Ref55791972"/>
      <w:r>
        <w:lastRenderedPageBreak/>
        <w:t xml:space="preserve">Figura </w:t>
      </w:r>
      <w:fldSimple w:instr=" SEQ Figura \* ARABIC ">
        <w:r w:rsidR="00033E87">
          <w:rPr>
            <w:noProof/>
          </w:rPr>
          <w:t>11</w:t>
        </w:r>
      </w:fldSimple>
      <w:bookmarkEnd w:id="11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8"/>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6921B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6921B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6921B6">
      <w:pPr>
        <w:pStyle w:val="Legenda"/>
      </w:pPr>
      <w:r w:rsidRPr="00D17147">
        <w:t>Fonte: Elaborado pelo autor (2020)</w:t>
      </w:r>
    </w:p>
    <w:p w14:paraId="27700D6C" w14:textId="3BE8032F" w:rsidR="00C53247" w:rsidRDefault="00C53247" w:rsidP="006921B6">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w:t>
      </w:r>
      <w:r w:rsidR="00EC2ADA">
        <w:t>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6921B6">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6921B6">
      <w:pPr>
        <w:pStyle w:val="PargrafodaLista"/>
        <w:numPr>
          <w:ilvl w:val="0"/>
          <w:numId w:val="40"/>
        </w:numPr>
      </w:pPr>
      <w:r>
        <w:t>Gostar da música</w:t>
      </w:r>
    </w:p>
    <w:p w14:paraId="4A281B44" w14:textId="77777777" w:rsidR="00C53247" w:rsidRDefault="00C53247" w:rsidP="006921B6">
      <w:pPr>
        <w:pStyle w:val="PargrafodaLista"/>
        <w:numPr>
          <w:ilvl w:val="0"/>
          <w:numId w:val="40"/>
        </w:numPr>
      </w:pPr>
      <w:r>
        <w:t>Não gostar da música</w:t>
      </w:r>
    </w:p>
    <w:p w14:paraId="7FAAD1BF" w14:textId="77777777" w:rsidR="00C53247" w:rsidRDefault="00C53247" w:rsidP="006921B6">
      <w:pPr>
        <w:pStyle w:val="PargrafodaLista"/>
        <w:numPr>
          <w:ilvl w:val="0"/>
          <w:numId w:val="40"/>
        </w:numPr>
      </w:pPr>
      <w:r>
        <w:t>Passar / Voltar música</w:t>
      </w:r>
    </w:p>
    <w:p w14:paraId="573D889E" w14:textId="77777777" w:rsidR="00C53247" w:rsidRDefault="00C53247" w:rsidP="006921B6">
      <w:pPr>
        <w:pStyle w:val="PargrafodaLista"/>
        <w:numPr>
          <w:ilvl w:val="0"/>
          <w:numId w:val="40"/>
        </w:numPr>
      </w:pPr>
      <w:r>
        <w:t>Buscar música</w:t>
      </w:r>
    </w:p>
    <w:p w14:paraId="6EAEF587" w14:textId="77777777" w:rsidR="00C53247" w:rsidRDefault="00C53247" w:rsidP="006921B6">
      <w:pPr>
        <w:pStyle w:val="PargrafodaLista"/>
        <w:numPr>
          <w:ilvl w:val="0"/>
          <w:numId w:val="40"/>
        </w:numPr>
      </w:pPr>
      <w:r>
        <w:t>Pausar / Tocar música</w:t>
      </w:r>
    </w:p>
    <w:p w14:paraId="490E3DF8" w14:textId="2EE6B8AE" w:rsidR="00C53247" w:rsidRDefault="00C53247" w:rsidP="006921B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w:t>
      </w:r>
      <w:r w:rsidR="001E3FAD">
        <w:t>direta</w:t>
      </w:r>
      <w:r>
        <w:t>), para apresentar uma música que se identifique melhor com o momento.</w:t>
      </w:r>
    </w:p>
    <w:p w14:paraId="34004681" w14:textId="4542ED53" w:rsidR="007E0393" w:rsidRDefault="007E0393" w:rsidP="006921B6">
      <w:pPr>
        <w:pStyle w:val="Legenda"/>
      </w:pPr>
      <w:bookmarkStart w:id="120" w:name="_Toc55791220"/>
      <w:bookmarkStart w:id="121" w:name="_Ref55792028"/>
      <w:r>
        <w:t xml:space="preserve">Figura </w:t>
      </w:r>
      <w:fldSimple w:instr=" SEQ Figura \* ARABIC ">
        <w:r w:rsidR="00033E87">
          <w:rPr>
            <w:noProof/>
          </w:rPr>
          <w:t>12</w:t>
        </w:r>
      </w:fldSimple>
      <w:bookmarkEnd w:id="12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6921B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6921B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6921B6">
      <w:pPr>
        <w:pStyle w:val="Legenda"/>
      </w:pPr>
      <w:r w:rsidRPr="00D17147">
        <w:t>Fonte: Elaborado pelo autor (2020)</w:t>
      </w:r>
    </w:p>
    <w:p w14:paraId="599A9384" w14:textId="1CA0F500" w:rsidR="00E619E4" w:rsidRDefault="009A064B" w:rsidP="006921B6">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6921B6">
      <w:pPr>
        <w:pStyle w:val="Ttulo3"/>
      </w:pPr>
      <w:bookmarkStart w:id="124" w:name="_Toc55790210"/>
      <w:r>
        <w:t>Tecnologias utilizadas no desenvolvimento</w:t>
      </w:r>
      <w:bookmarkEnd w:id="122"/>
      <w:bookmarkEnd w:id="123"/>
      <w:bookmarkEnd w:id="124"/>
    </w:p>
    <w:p w14:paraId="1D89AF10" w14:textId="77777777" w:rsidR="0062198D" w:rsidRDefault="0062198D" w:rsidP="006921B6">
      <w:r>
        <w:lastRenderedPageBreak/>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6921B6">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6921B6">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3F465A6E" w:rsidR="0062198D" w:rsidRDefault="0062198D" w:rsidP="006921B6">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6921B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6921B6">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6921B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6921B6">
      <w:pPr>
        <w:pStyle w:val="Ttulo3"/>
      </w:pPr>
      <w:bookmarkStart w:id="133" w:name="_Toc55790213"/>
      <w:r>
        <w:t>Hospedagem</w:t>
      </w:r>
      <w:bookmarkEnd w:id="131"/>
      <w:bookmarkEnd w:id="132"/>
      <w:bookmarkEnd w:id="133"/>
    </w:p>
    <w:p w14:paraId="4291EAA9" w14:textId="77777777" w:rsidR="003845C7" w:rsidRDefault="001C4604" w:rsidP="006921B6">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34" w:name="_Toc55523381"/>
      <w:bookmarkStart w:id="135" w:name="_Toc55260964"/>
    </w:p>
    <w:p w14:paraId="0B198644" w14:textId="5C1A2AB5" w:rsidR="003845C7" w:rsidRDefault="003845C7" w:rsidP="006921B6">
      <w:pPr>
        <w:pStyle w:val="Ttulo3"/>
      </w:pPr>
      <w:bookmarkStart w:id="136" w:name="_Toc55790214"/>
      <w:r>
        <w:t>Coleta do Firebase</w:t>
      </w:r>
      <w:bookmarkEnd w:id="134"/>
      <w:bookmarkEnd w:id="135"/>
      <w:bookmarkEnd w:id="136"/>
    </w:p>
    <w:p w14:paraId="5B4B91CA" w14:textId="4E4DD5C6" w:rsidR="000A02D3" w:rsidRDefault="003845C7" w:rsidP="006921B6">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486BCD7E" w14:textId="60B3EE1A" w:rsidR="007152F5" w:rsidRDefault="007152F5" w:rsidP="006921B6">
      <w:pPr>
        <w:pStyle w:val="Legenda"/>
      </w:pPr>
      <w:bookmarkStart w:id="137" w:name="_Toc55791221"/>
      <w:bookmarkStart w:id="138" w:name="_Ref55792113"/>
      <w:r>
        <w:lastRenderedPageBreak/>
        <w:t xml:space="preserve">Figura </w:t>
      </w:r>
      <w:fldSimple w:instr=" SEQ Figura \* ARABIC ">
        <w:r w:rsidR="00033E87">
          <w:rPr>
            <w:noProof/>
          </w:rPr>
          <w:t>13</w:t>
        </w:r>
      </w:fldSimple>
      <w:bookmarkEnd w:id="138"/>
      <w:r>
        <w:t xml:space="preserve"> - </w:t>
      </w:r>
      <w:r w:rsidRPr="00891911">
        <w:rPr>
          <w:noProof/>
        </w:rPr>
        <w:t>Console do Realtime Database do Firebase</w:t>
      </w:r>
      <w:bookmarkEnd w:id="137"/>
    </w:p>
    <w:p w14:paraId="0563A081" w14:textId="372799FB" w:rsidR="007152F5" w:rsidRDefault="007152F5" w:rsidP="006921B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6921B6">
      <w:pPr>
        <w:pStyle w:val="Legenda"/>
      </w:pPr>
      <w:r w:rsidRPr="00D17147">
        <w:t>Fonte: Elaborado pelo autor (2020)</w:t>
      </w:r>
    </w:p>
    <w:p w14:paraId="197BCF80" w14:textId="0FD5243B" w:rsidR="0048370D" w:rsidRDefault="0048370D" w:rsidP="006921B6">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117BD1AA" w:rsidR="006B2A08" w:rsidRDefault="006B2A08" w:rsidP="006921B6">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198E28A" w:rsidR="006B2A08" w:rsidRDefault="006B2A08" w:rsidP="006921B6">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6921B6">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6921B6">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6921B6"/>
    <w:p w14:paraId="0A13B039" w14:textId="498DD88A" w:rsidR="00745697" w:rsidRDefault="00745697" w:rsidP="006921B6">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745697" w:rsidP="006921B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6921B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6921B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6921B6">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6921B6">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67C8D001" w:rsidR="00294E9F" w:rsidRDefault="00294E9F" w:rsidP="006921B6">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6921B6">
      <w:pPr>
        <w:rPr>
          <w:lang w:eastAsia="en-US"/>
        </w:rPr>
      </w:pPr>
    </w:p>
    <w:p w14:paraId="296994C1" w14:textId="1E9D0F1A" w:rsidR="000E6B02" w:rsidRDefault="000E6B02" w:rsidP="006921B6">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6921B6">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6921B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6921B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6921B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6921B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6921B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6921B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6921B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6921B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6921B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6921B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6921B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6921B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6921B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6921B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6921B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6921B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6921B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6921B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6921B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6921B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6921B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6921B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6921B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6921B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6921B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6921B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6921B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6921B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6921B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6921B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6921B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6921B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6921B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6921B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6921B6">
            <w:r>
              <w:t>Abriu os detalhes da música</w:t>
            </w:r>
          </w:p>
        </w:tc>
      </w:tr>
    </w:tbl>
    <w:p w14:paraId="04224A2A" w14:textId="6ED71D9E" w:rsidR="008737D8" w:rsidRDefault="008737D8" w:rsidP="006921B6">
      <w:pPr>
        <w:pStyle w:val="Legenda"/>
      </w:pPr>
      <w:r w:rsidRPr="00D17147">
        <w:t>Fonte: Elaborado pelo autor (2020)</w:t>
      </w:r>
    </w:p>
    <w:p w14:paraId="41AF5BF1" w14:textId="061FC9FF" w:rsidR="009C1A90" w:rsidRDefault="009C1A90" w:rsidP="006921B6">
      <w:r>
        <w:tab/>
      </w:r>
      <w:r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Pr="00360703">
        <w:t xml:space="preserve">apresenta as </w:t>
      </w:r>
      <w:r>
        <w:t xml:space="preserve">etapas de preparação dos dados, desde o carregamento do </w:t>
      </w:r>
      <w:commentRangeStart w:id="154"/>
      <w:r>
        <w:t xml:space="preserve">arquivo exportado do Firebase, que contém as informações dos eventos, </w:t>
      </w:r>
      <w:commentRangeEnd w:id="154"/>
      <w:r>
        <w:rPr>
          <w:rStyle w:val="Refdecomentrio"/>
        </w:rPr>
        <w:commentReference w:id="154"/>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r w:rsidRPr="00CF34DD">
        <w:rPr>
          <w:i/>
        </w:rPr>
        <w:t>python</w:t>
      </w:r>
      <w:r>
        <w:t xml:space="preserve"> “open”. Para a interpretação do arquivo JSON, existe a biblioteca </w:t>
      </w:r>
      <w:r w:rsidRPr="00A27BAF">
        <w:rPr>
          <w:i/>
        </w:rPr>
        <w:t>json</w:t>
      </w:r>
      <w:r>
        <w:t xml:space="preserve">, que carrega os dados em um dicionário, do qual obtém os usuários e seus eventos e os transforma em outro dicionário </w:t>
      </w:r>
      <w:r w:rsidRPr="00532B9F">
        <w:rPr>
          <w:i/>
        </w:rPr>
        <w:t>users</w:t>
      </w:r>
      <w:r>
        <w:t xml:space="preserve">, cuja </w:t>
      </w:r>
      <w:r w:rsidRPr="00566F51">
        <w:rPr>
          <w:i/>
        </w:rPr>
        <w:t>key</w:t>
      </w:r>
      <w:r>
        <w:t xml:space="preserve"> é o id do usuário e o conteúdo sua lista de eventos.</w:t>
      </w:r>
    </w:p>
    <w:p w14:paraId="6FC5D5B7" w14:textId="77777777" w:rsidR="00E239C1" w:rsidRPr="008B3A75" w:rsidRDefault="00E239C1" w:rsidP="006921B6"/>
    <w:p w14:paraId="5C03DB26" w14:textId="56C3CF89" w:rsidR="00E239C1" w:rsidRDefault="00E239C1" w:rsidP="006921B6">
      <w:pPr>
        <w:pStyle w:val="Legenda"/>
      </w:pPr>
      <w:bookmarkStart w:id="155" w:name="_Toc55791223"/>
      <w:bookmarkStart w:id="156" w:name="_Ref55792146"/>
      <w:r>
        <w:t xml:space="preserve">Figura </w:t>
      </w:r>
      <w:fldSimple w:instr=" SEQ Figura \* ARABIC ">
        <w:r w:rsidR="00033E87">
          <w:rPr>
            <w:noProof/>
          </w:rPr>
          <w:t>15</w:t>
        </w:r>
      </w:fldSimple>
      <w:bookmarkEnd w:id="156"/>
      <w:r>
        <w:rPr>
          <w:noProof/>
        </w:rPr>
        <w:t xml:space="preserve"> - </w:t>
      </w:r>
      <w:r w:rsidRPr="00424CC2">
        <w:rPr>
          <w:noProof/>
        </w:rPr>
        <w:t>Visão macro das etapas para transformar os eventos registrados no firebase na tabela que sera rodado o KNN</w:t>
      </w:r>
      <w:bookmarkEnd w:id="155"/>
    </w:p>
    <w:p w14:paraId="1D5BC438" w14:textId="32BE4EB5" w:rsidR="008737D8" w:rsidRDefault="00E239C1" w:rsidP="006921B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6921B6">
      <w:pPr>
        <w:pStyle w:val="Legenda"/>
      </w:pPr>
      <w:r w:rsidRPr="00D17147">
        <w:t>Fonte: Elaborado pelo autor (2020)</w:t>
      </w:r>
    </w:p>
    <w:p w14:paraId="332CEFFD" w14:textId="359B8464" w:rsidR="00F26922" w:rsidRDefault="00F26922" w:rsidP="006921B6">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6921B6">
      <w:pPr>
        <w:pStyle w:val="Legenda"/>
      </w:pPr>
      <w:bookmarkStart w:id="157" w:name="_Toc55791224"/>
      <w:bookmarkStart w:id="158" w:name="_Ref55792184"/>
      <w:r>
        <w:lastRenderedPageBreak/>
        <w:t xml:space="preserve">Figura </w:t>
      </w:r>
      <w:fldSimple w:instr=" SEQ Figura \* ARABIC ">
        <w:r w:rsidR="00033E87">
          <w:rPr>
            <w:noProof/>
          </w:rPr>
          <w:t>16</w:t>
        </w:r>
      </w:fldSimple>
      <w:bookmarkEnd w:id="158"/>
      <w:r>
        <w:rPr>
          <w:noProof/>
        </w:rPr>
        <w:t xml:space="preserve"> - </w:t>
      </w:r>
      <w:r w:rsidRPr="007861C1">
        <w:rPr>
          <w:noProof/>
        </w:rPr>
        <w:t>Representação dos eventos salvos no Firebase</w:t>
      </w:r>
      <w:bookmarkEnd w:id="157"/>
    </w:p>
    <w:p w14:paraId="32CCDDCF" w14:textId="00961474" w:rsidR="00C70D2D" w:rsidRDefault="00C70D2D" w:rsidP="006921B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6921B6">
      <w:pPr>
        <w:pStyle w:val="Legenda"/>
      </w:pPr>
      <w:r w:rsidRPr="00D17147">
        <w:t>Fonte: Elaborado pelo autor (2020)</w:t>
      </w:r>
    </w:p>
    <w:p w14:paraId="40BBF312" w14:textId="269D3C79" w:rsidR="005D76F6" w:rsidRDefault="005D76F6" w:rsidP="006921B6">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6921B6"/>
    <w:p w14:paraId="585B85BE" w14:textId="5036A85D" w:rsidR="008277D9" w:rsidRDefault="008277D9" w:rsidP="006921B6">
      <w:pPr>
        <w:pStyle w:val="Legenda"/>
      </w:pPr>
      <w:bookmarkStart w:id="159" w:name="_Toc55791225"/>
      <w:bookmarkStart w:id="160" w:name="_Ref55792197"/>
      <w:r>
        <w:t xml:space="preserve">Figura </w:t>
      </w:r>
      <w:fldSimple w:instr=" SEQ Figura \* ARABIC ">
        <w:r w:rsidR="00033E87">
          <w:rPr>
            <w:noProof/>
          </w:rPr>
          <w:t>17</w:t>
        </w:r>
      </w:fldSimple>
      <w:bookmarkEnd w:id="160"/>
      <w:r>
        <w:rPr>
          <w:noProof/>
        </w:rPr>
        <w:t xml:space="preserve"> - </w:t>
      </w:r>
      <w:r w:rsidRPr="00D27230">
        <w:rPr>
          <w:noProof/>
        </w:rPr>
        <w:t>Representação das listas geradas na etapa “Separa contexto”</w:t>
      </w:r>
      <w:bookmarkEnd w:id="159"/>
    </w:p>
    <w:p w14:paraId="3553BA3C" w14:textId="698C3E9B" w:rsidR="00E239C1" w:rsidRDefault="008277D9" w:rsidP="006921B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6921B6">
      <w:pPr>
        <w:pStyle w:val="Legenda"/>
      </w:pPr>
      <w:r w:rsidRPr="00D17147">
        <w:t>Fonte: Elaborado pelo autor (2020)</w:t>
      </w:r>
    </w:p>
    <w:p w14:paraId="61692550" w14:textId="16CB4572" w:rsidR="00A83D6F" w:rsidRDefault="00A83D6F" w:rsidP="006921B6">
      <w:r>
        <w:tab/>
      </w:r>
      <w:r>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6921B6">
      <w:pPr>
        <w:pStyle w:val="Legenda"/>
      </w:pPr>
      <w:bookmarkStart w:id="162" w:name="_Toc55791226"/>
      <w:bookmarkStart w:id="163" w:name="_Ref55792281"/>
      <w:r>
        <w:lastRenderedPageBreak/>
        <w:t xml:space="preserve">Figura </w:t>
      </w:r>
      <w:fldSimple w:instr=" SEQ Figura \* ARABIC ">
        <w:r w:rsidR="00033E87">
          <w:rPr>
            <w:noProof/>
          </w:rPr>
          <w:t>18</w:t>
        </w:r>
      </w:fldSimple>
      <w:bookmarkEnd w:id="163"/>
      <w:r>
        <w:t xml:space="preserve"> - </w:t>
      </w:r>
      <w:r w:rsidRPr="00E423E4">
        <w:rPr>
          <w:noProof/>
        </w:rPr>
        <w:t>Representação das listas geradas na etapa “separa contexto das músicas”</w:t>
      </w:r>
      <w:bookmarkEnd w:id="162"/>
    </w:p>
    <w:p w14:paraId="0F33D8EC" w14:textId="7645FB44" w:rsidR="00B50035" w:rsidRDefault="00AB6A2A" w:rsidP="006921B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6921B6">
      <w:pPr>
        <w:pStyle w:val="Legenda"/>
      </w:pPr>
      <w:r w:rsidRPr="00D17147">
        <w:t>Fonte: Elaborado pelo autor (2020)</w:t>
      </w:r>
    </w:p>
    <w:p w14:paraId="682BA58F" w14:textId="2C9EEBD5" w:rsidR="000B20C5" w:rsidRDefault="000B20C5" w:rsidP="006921B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6921B6"/>
    <w:p w14:paraId="79B69EDF" w14:textId="6DAA8B02" w:rsidR="002C30AB" w:rsidRDefault="002C30AB" w:rsidP="006921B6">
      <w:pPr>
        <w:pStyle w:val="Legenda"/>
      </w:pPr>
      <w:bookmarkStart w:id="164" w:name="_Toc55791227"/>
      <w:bookmarkStart w:id="165" w:name="_Ref55792243"/>
      <w:r>
        <w:t xml:space="preserve">Figura </w:t>
      </w:r>
      <w:fldSimple w:instr=" SEQ Figura \* ARABIC ">
        <w:r w:rsidR="00033E87">
          <w:rPr>
            <w:noProof/>
          </w:rPr>
          <w:t>19</w:t>
        </w:r>
      </w:fldSimple>
      <w:bookmarkEnd w:id="165"/>
      <w:r>
        <w:t xml:space="preserve"> - </w:t>
      </w:r>
      <w:r w:rsidRPr="00EF334E">
        <w:rPr>
          <w:noProof/>
        </w:rPr>
        <w:t>Representação da tabela na etapa “separa contexto das músicas”</w:t>
      </w:r>
      <w:bookmarkEnd w:id="164"/>
    </w:p>
    <w:p w14:paraId="52B05C9C" w14:textId="0B2280E6" w:rsidR="002C30AB" w:rsidRDefault="002C30AB" w:rsidP="006921B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6921B6">
      <w:pPr>
        <w:pStyle w:val="Legenda"/>
      </w:pPr>
      <w:r w:rsidRPr="00D17147">
        <w:t>Fonte: Elaborado pelo autor (2020)</w:t>
      </w:r>
    </w:p>
    <w:p w14:paraId="56AC7A29" w14:textId="64307F9A" w:rsidR="002C30AB" w:rsidRDefault="002C30AB" w:rsidP="006921B6">
      <w:r>
        <w:tab/>
      </w:r>
      <w:r>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6921B6">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6921B6"/>
    <w:p w14:paraId="02C4D40F" w14:textId="53AA4347" w:rsidR="004E17F5" w:rsidRDefault="004E17F5" w:rsidP="006921B6">
      <w:pPr>
        <w:pStyle w:val="Legenda"/>
      </w:pPr>
      <w:bookmarkStart w:id="167" w:name="_Toc55791228"/>
      <w:bookmarkStart w:id="168" w:name="_Ref55792333"/>
      <w:r>
        <w:t xml:space="preserve">Figura </w:t>
      </w:r>
      <w:fldSimple w:instr=" SEQ Figura \* ARABIC ">
        <w:r w:rsidR="00033E87">
          <w:rPr>
            <w:noProof/>
          </w:rPr>
          <w:t>20</w:t>
        </w:r>
      </w:fldSimple>
      <w:bookmarkEnd w:id="168"/>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7"/>
    </w:p>
    <w:p w14:paraId="75C543E1" w14:textId="24FDC076" w:rsidR="00AB6A2A" w:rsidRDefault="004E17F5" w:rsidP="006921B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6921B6">
      <w:pPr>
        <w:pStyle w:val="Legenda"/>
      </w:pPr>
      <w:r w:rsidRPr="00D17147">
        <w:t>Fonte: Elaborado pelo autor (2020)</w:t>
      </w:r>
    </w:p>
    <w:p w14:paraId="2B887087" w14:textId="69515658" w:rsidR="003F3B22" w:rsidRDefault="00517AD8" w:rsidP="006921B6">
      <w:r>
        <w:tab/>
      </w:r>
      <w:r>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6921B6">
      <w:pPr>
        <w:pStyle w:val="Ttulo3"/>
      </w:pPr>
      <w:bookmarkStart w:id="172" w:name="_Toc55790218"/>
      <w:r>
        <w:t>Testes com KNN</w:t>
      </w:r>
      <w:bookmarkEnd w:id="169"/>
      <w:bookmarkEnd w:id="170"/>
      <w:bookmarkEnd w:id="171"/>
      <w:bookmarkEnd w:id="172"/>
    </w:p>
    <w:p w14:paraId="3AC2075F" w14:textId="4E54FAE2" w:rsidR="00517AD8" w:rsidRDefault="00517AD8" w:rsidP="006921B6">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6921B6">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6921B6">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6921B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6921B6">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6921B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6921B6"/>
    <w:p w14:paraId="6C70FD9A" w14:textId="592C07D0" w:rsidR="0019252D" w:rsidRDefault="0019252D" w:rsidP="006921B6">
      <w:pPr>
        <w:pStyle w:val="Legenda"/>
      </w:pPr>
      <w:bookmarkStart w:id="178" w:name="_Toc55791229"/>
      <w:bookmarkStart w:id="179" w:name="_Ref55792369"/>
      <w:r>
        <w:lastRenderedPageBreak/>
        <w:t xml:space="preserve">Figura </w:t>
      </w:r>
      <w:fldSimple w:instr=" SEQ Figura \* ARABIC ">
        <w:r w:rsidR="00033E87">
          <w:rPr>
            <w:noProof/>
          </w:rPr>
          <w:t>21</w:t>
        </w:r>
      </w:fldSimple>
      <w:bookmarkEnd w:id="179"/>
      <w:r>
        <w:t xml:space="preserve"> - </w:t>
      </w:r>
      <w:r w:rsidRPr="00701AFE">
        <w:rPr>
          <w:noProof/>
        </w:rPr>
        <w:t>Visão macro do sistema LORS</w:t>
      </w:r>
      <w:bookmarkEnd w:id="178"/>
    </w:p>
    <w:p w14:paraId="7FF36383" w14:textId="6A3E95C1" w:rsidR="002C30AB" w:rsidRPr="00860C67" w:rsidRDefault="0019252D" w:rsidP="006921B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6921B6">
      <w:pPr>
        <w:pStyle w:val="Legenda"/>
      </w:pPr>
      <w:r w:rsidRPr="00D17147">
        <w:t>Fonte: Elaborado pelo autor (2020)</w:t>
      </w:r>
    </w:p>
    <w:p w14:paraId="51B9F395" w14:textId="01654F96" w:rsidR="0019252D" w:rsidRPr="00AF3C8D" w:rsidRDefault="00BC6411" w:rsidP="006921B6">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6921B6">
      <w:pPr>
        <w:pStyle w:val="Ttulo3"/>
      </w:pPr>
      <w:bookmarkStart w:id="180" w:name="_Toc55260971"/>
      <w:bookmarkStart w:id="181" w:name="_Toc55777270"/>
      <w:bookmarkStart w:id="182" w:name="_Toc55790220"/>
      <w:commentRangeStart w:id="183"/>
      <w:r>
        <w:t>POC (</w:t>
      </w:r>
      <w:r w:rsidRPr="002C2326">
        <w:t>Proof of Concept</w:t>
      </w:r>
      <w:r>
        <w:t>)</w:t>
      </w:r>
      <w:bookmarkEnd w:id="180"/>
      <w:bookmarkEnd w:id="181"/>
      <w:bookmarkEnd w:id="182"/>
    </w:p>
    <w:p w14:paraId="598A2396" w14:textId="77777777" w:rsidR="0033026F" w:rsidRDefault="0033026F" w:rsidP="006921B6">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ii) avaliar o score do modelo; (iii) analisar a matriz de confusão obtida no modelo</w:t>
      </w:r>
      <w:r w:rsidRPr="00054F5A">
        <w:t>.</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6921B6">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6921B6">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6921B6">
      <w:pPr>
        <w:pStyle w:val="Ttulo3"/>
      </w:pPr>
      <w:bookmarkStart w:id="190" w:name="_Toc55790222"/>
      <w:r>
        <w:t>Hospedagem</w:t>
      </w:r>
      <w:bookmarkEnd w:id="188"/>
      <w:bookmarkEnd w:id="189"/>
      <w:bookmarkEnd w:id="190"/>
    </w:p>
    <w:p w14:paraId="19DEFC38" w14:textId="77777777" w:rsidR="00D46496" w:rsidRDefault="009948A9" w:rsidP="006921B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6921B6">
      <w:pPr>
        <w:pStyle w:val="Ttulo3"/>
      </w:pPr>
      <w:bookmarkStart w:id="193" w:name="_Toc55790223"/>
      <w:r>
        <w:t>Recomendação</w:t>
      </w:r>
      <w:bookmarkEnd w:id="191"/>
      <w:bookmarkEnd w:id="192"/>
      <w:bookmarkEnd w:id="193"/>
    </w:p>
    <w:p w14:paraId="32AD2ED4" w14:textId="77777777" w:rsidR="00D46496" w:rsidRDefault="00D46496" w:rsidP="006921B6">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6921B6">
      <w:r>
        <w:tab/>
        <w:t xml:space="preserve">É utilizado o </w:t>
      </w:r>
      <w:r w:rsidRPr="00235408">
        <w:rPr>
          <w:i/>
        </w:rPr>
        <w:t>LabelEncoder</w:t>
      </w:r>
      <w:r>
        <w:t xml:space="preserve"> para gerar o valor numérico do</w:t>
      </w:r>
      <w:commentRangeStart w:id="194"/>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6921B6"/>
    <w:p w14:paraId="03F5FA77" w14:textId="50853F9F" w:rsidR="0077324E" w:rsidRDefault="0077324E" w:rsidP="006921B6">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6921B6">
            <w:r>
              <w:t>Campo</w:t>
            </w:r>
          </w:p>
        </w:tc>
        <w:tc>
          <w:tcPr>
            <w:tcW w:w="2500" w:type="pct"/>
            <w:shd w:val="clear" w:color="auto" w:fill="auto"/>
          </w:tcPr>
          <w:p w14:paraId="399A7871" w14:textId="77777777" w:rsidR="0077324E" w:rsidRDefault="0077324E" w:rsidP="006921B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6921B6">
            <w:r w:rsidRPr="006133E1">
              <w:lastRenderedPageBreak/>
              <w:t>like</w:t>
            </w:r>
          </w:p>
        </w:tc>
        <w:tc>
          <w:tcPr>
            <w:tcW w:w="2500" w:type="pct"/>
            <w:shd w:val="clear" w:color="auto" w:fill="auto"/>
          </w:tcPr>
          <w:p w14:paraId="1D82273B" w14:textId="77777777" w:rsidR="0077324E" w:rsidRDefault="0077324E" w:rsidP="006921B6">
            <w:r>
              <w:t>1</w:t>
            </w:r>
          </w:p>
        </w:tc>
      </w:tr>
      <w:tr w:rsidR="00493CF8" w14:paraId="2CEF740D" w14:textId="77777777" w:rsidTr="00E03329">
        <w:tc>
          <w:tcPr>
            <w:tcW w:w="2500" w:type="pct"/>
            <w:shd w:val="clear" w:color="auto" w:fill="auto"/>
          </w:tcPr>
          <w:p w14:paraId="024BFCDC" w14:textId="77777777" w:rsidR="0077324E" w:rsidRPr="006133E1" w:rsidRDefault="0077324E" w:rsidP="006921B6">
            <w:r w:rsidRPr="006133E1">
              <w:t>hate</w:t>
            </w:r>
          </w:p>
        </w:tc>
        <w:tc>
          <w:tcPr>
            <w:tcW w:w="2500" w:type="pct"/>
            <w:shd w:val="clear" w:color="auto" w:fill="auto"/>
          </w:tcPr>
          <w:p w14:paraId="3830385F" w14:textId="77777777" w:rsidR="0077324E" w:rsidRDefault="0077324E" w:rsidP="006921B6">
            <w:r>
              <w:t>0</w:t>
            </w:r>
          </w:p>
        </w:tc>
      </w:tr>
      <w:tr w:rsidR="00493CF8" w14:paraId="2A577F34" w14:textId="77777777" w:rsidTr="00E03329">
        <w:tc>
          <w:tcPr>
            <w:tcW w:w="2500" w:type="pct"/>
            <w:shd w:val="clear" w:color="auto" w:fill="auto"/>
          </w:tcPr>
          <w:p w14:paraId="7943D18A" w14:textId="77777777" w:rsidR="0077324E" w:rsidRPr="006133E1" w:rsidRDefault="0077324E" w:rsidP="006921B6">
            <w:r w:rsidRPr="006133E1">
              <w:t>restart</w:t>
            </w:r>
          </w:p>
        </w:tc>
        <w:tc>
          <w:tcPr>
            <w:tcW w:w="2500" w:type="pct"/>
            <w:shd w:val="clear" w:color="auto" w:fill="auto"/>
          </w:tcPr>
          <w:p w14:paraId="39CA8B87" w14:textId="77777777" w:rsidR="0077324E" w:rsidRDefault="0077324E" w:rsidP="006921B6">
            <w:r>
              <w:t>1</w:t>
            </w:r>
          </w:p>
        </w:tc>
      </w:tr>
      <w:tr w:rsidR="00493CF8" w14:paraId="026B3721" w14:textId="77777777" w:rsidTr="00E03329">
        <w:tc>
          <w:tcPr>
            <w:tcW w:w="2500" w:type="pct"/>
            <w:shd w:val="clear" w:color="auto" w:fill="auto"/>
          </w:tcPr>
          <w:p w14:paraId="79B7BA77" w14:textId="77777777" w:rsidR="0077324E" w:rsidRPr="006133E1" w:rsidRDefault="0077324E" w:rsidP="006921B6">
            <w:r w:rsidRPr="006133E1">
              <w:t>feeling</w:t>
            </w:r>
          </w:p>
        </w:tc>
        <w:tc>
          <w:tcPr>
            <w:tcW w:w="2500" w:type="pct"/>
            <w:shd w:val="clear" w:color="auto" w:fill="auto"/>
          </w:tcPr>
          <w:p w14:paraId="18795980" w14:textId="77777777" w:rsidR="0077324E" w:rsidRDefault="0077324E" w:rsidP="006921B6">
            <w:r>
              <w:t>0</w:t>
            </w:r>
          </w:p>
        </w:tc>
      </w:tr>
      <w:tr w:rsidR="00493CF8" w14:paraId="33DF55E4" w14:textId="77777777" w:rsidTr="00E03329">
        <w:tc>
          <w:tcPr>
            <w:tcW w:w="2500" w:type="pct"/>
            <w:shd w:val="clear" w:color="auto" w:fill="auto"/>
          </w:tcPr>
          <w:p w14:paraId="662EA63B" w14:textId="77777777" w:rsidR="0077324E" w:rsidRPr="006133E1" w:rsidRDefault="0077324E" w:rsidP="006921B6">
            <w:r w:rsidRPr="006133E1">
              <w:t>activity</w:t>
            </w:r>
          </w:p>
        </w:tc>
        <w:tc>
          <w:tcPr>
            <w:tcW w:w="2500" w:type="pct"/>
            <w:shd w:val="clear" w:color="auto" w:fill="auto"/>
          </w:tcPr>
          <w:p w14:paraId="26AC1CF3" w14:textId="77777777" w:rsidR="0077324E" w:rsidRDefault="0077324E" w:rsidP="006921B6">
            <w:r>
              <w:t>0</w:t>
            </w:r>
          </w:p>
        </w:tc>
      </w:tr>
      <w:tr w:rsidR="00493CF8" w14:paraId="37863538" w14:textId="77777777" w:rsidTr="00E03329">
        <w:tc>
          <w:tcPr>
            <w:tcW w:w="2500" w:type="pct"/>
            <w:shd w:val="clear" w:color="auto" w:fill="auto"/>
          </w:tcPr>
          <w:p w14:paraId="19EEEDD6" w14:textId="77777777" w:rsidR="0077324E" w:rsidRPr="006133E1" w:rsidRDefault="0077324E" w:rsidP="006921B6">
            <w:r w:rsidRPr="006133E1">
              <w:t>location</w:t>
            </w:r>
          </w:p>
        </w:tc>
        <w:tc>
          <w:tcPr>
            <w:tcW w:w="2500" w:type="pct"/>
            <w:shd w:val="clear" w:color="auto" w:fill="auto"/>
          </w:tcPr>
          <w:p w14:paraId="7E26F4B1" w14:textId="77777777" w:rsidR="0077324E" w:rsidRDefault="0077324E" w:rsidP="006921B6">
            <w:r>
              <w:t>0</w:t>
            </w:r>
          </w:p>
        </w:tc>
      </w:tr>
    </w:tbl>
    <w:p w14:paraId="23F990DC" w14:textId="53058004" w:rsidR="00D46496" w:rsidRDefault="00E736B3" w:rsidP="006921B6">
      <w:pPr>
        <w:pStyle w:val="Legenda"/>
      </w:pPr>
      <w:r w:rsidRPr="00D17147">
        <w:t>Fonte: Elaborado pelo autor (2020)</w:t>
      </w:r>
    </w:p>
    <w:p w14:paraId="0442DF89" w14:textId="3DDFEFF6" w:rsidR="00E03329" w:rsidRDefault="005956EE" w:rsidP="006921B6">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r w:rsidR="00E03329" w:rsidRPr="00047328">
        <w:rPr>
          <w:i/>
        </w:rPr>
        <w:t>predict</w:t>
      </w:r>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6921B6">
      <w:pPr>
        <w:pStyle w:val="Ttulo3"/>
      </w:pPr>
      <w:bookmarkStart w:id="199" w:name="_Toc55790224"/>
      <w:r>
        <w:t xml:space="preserve">Resultado da recomendação (integração </w:t>
      </w:r>
      <w:r w:rsidRPr="006921B6">
        <w:rPr>
          <w:i/>
          <w:iCs w:val="0"/>
        </w:rPr>
        <w:t>webapp</w:t>
      </w:r>
      <w:r>
        <w:t>)</w:t>
      </w:r>
      <w:bookmarkEnd w:id="197"/>
      <w:bookmarkEnd w:id="198"/>
      <w:bookmarkEnd w:id="199"/>
    </w:p>
    <w:p w14:paraId="172B646A" w14:textId="2EE78E7F" w:rsidR="00E03329" w:rsidRDefault="00E03329" w:rsidP="006921B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r w:rsidRPr="004945EC">
        <w:rPr>
          <w:i/>
        </w:rPr>
        <w:t>playlists</w:t>
      </w:r>
      <w:r>
        <w:t xml:space="preserve"> </w:t>
      </w:r>
      <w:commentRangeEnd w:id="200"/>
      <w:r>
        <w:rPr>
          <w:rStyle w:val="Refdecomentrio"/>
        </w:rPr>
        <w:commentReference w:id="200"/>
      </w:r>
      <w:r>
        <w:t>que o contenham no nome.</w:t>
      </w:r>
    </w:p>
    <w:p w14:paraId="04525F2E" w14:textId="2D78B601" w:rsidR="00033E87" w:rsidRDefault="00033E87" w:rsidP="006921B6"/>
    <w:p w14:paraId="11F3DAEA" w14:textId="68DBB61A" w:rsidR="00033E87" w:rsidRDefault="00033E87" w:rsidP="006921B6">
      <w:pPr>
        <w:pStyle w:val="Legenda"/>
      </w:pPr>
      <w:bookmarkStart w:id="201" w:name="_Toc55791230"/>
      <w:bookmarkStart w:id="202" w:name="_Ref55792415"/>
      <w:r>
        <w:t xml:space="preserve">Figura </w:t>
      </w:r>
      <w:fldSimple w:instr=" SEQ Figura \* ARABIC ">
        <w:r>
          <w:rPr>
            <w:noProof/>
          </w:rPr>
          <w:t>22</w:t>
        </w:r>
      </w:fldSimple>
      <w:bookmarkEnd w:id="202"/>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bookmarkEnd w:id="201"/>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6921B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6921B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6921B6">
      <w:pPr>
        <w:pStyle w:val="Legenda"/>
        <w:rPr>
          <w:rStyle w:val="Forte"/>
        </w:rPr>
      </w:pPr>
      <w:r w:rsidRPr="00D17147">
        <w:t>Fonte: Elaborado pelo autor (2020)</w:t>
      </w:r>
    </w:p>
    <w:p w14:paraId="35ADF195" w14:textId="77777777" w:rsidR="00745697" w:rsidRDefault="00745697" w:rsidP="006921B6"/>
    <w:p w14:paraId="4889563C" w14:textId="7E39B3CC" w:rsidR="001F32F9" w:rsidRDefault="000D46D6" w:rsidP="006921B6">
      <w:r>
        <w:lastRenderedPageBreak/>
        <w:tab/>
      </w:r>
      <w:r>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6921B6">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6921B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6921B6">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rPr>
          <w:rStyle w:val="Sumrio9"/>
        </w:rPr>
        <w:commentReference w:id="208"/>
      </w:r>
      <w:r>
        <w:t xml:space="preserve">e substitui-los pelo base, pois nele não dispõe dessa relação. A relação dos gêneros com seus subgêneros foi encontrada em um </w:t>
      </w:r>
      <w:r w:rsidRPr="009A3330">
        <w:rPr>
          <w:i/>
        </w:rPr>
        <w:t>showcase</w:t>
      </w:r>
      <w:r>
        <w:t xml:space="preserve"> do Spotify chamado Music Popcorn </w:t>
      </w:r>
      <w:commentRangeStart w:id="209"/>
      <w:r>
        <w:t>(</w:t>
      </w:r>
      <w:hyperlink r:id="rId41" w:history="1">
        <w:r w:rsidRPr="00A97051">
          <w:rPr>
            <w:rStyle w:val="Hyperlink"/>
          </w:rPr>
          <w:t>https://developer.spotify.com/community/showcase/music-popcorn/</w:t>
        </w:r>
      </w:hyperlink>
      <w:r>
        <w:t>)</w:t>
      </w:r>
      <w:commentRangeEnd w:id="209"/>
      <w:r>
        <w:rPr>
          <w:rStyle w:val="Sumrio9"/>
        </w:rPr>
        <w:commentReference w:id="209"/>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6921B6"/>
    <w:p w14:paraId="5EC43AA2" w14:textId="25163882" w:rsidR="002251D0" w:rsidRDefault="002251D0" w:rsidP="006921B6">
      <w:pPr>
        <w:pStyle w:val="Legenda"/>
      </w:pPr>
      <w:bookmarkStart w:id="210"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10"/>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6921B6">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6921B6">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6921B6">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6921B6">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6921B6">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6921B6">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6921B6">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6921B6">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6921B6">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6921B6">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6921B6">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6921B6">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6921B6">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6921B6">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6921B6">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6921B6">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6921B6">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6921B6">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6921B6">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6921B6">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6921B6">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6921B6">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6921B6">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6921B6">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6921B6">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6921B6">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6921B6">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6921B6">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6921B6">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6921B6">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6921B6">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6921B6">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6921B6">
            <w:r w:rsidRPr="002A3520">
              <w:lastRenderedPageBreak/>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6921B6">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6921B6">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6921B6">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6921B6">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6921B6">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6921B6">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6921B6">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6921B6">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6921B6">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6921B6">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6921B6">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6921B6">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6921B6">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6921B6">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6921B6">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6921B6">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6921B6">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6921B6">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6921B6">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6921B6">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6921B6">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6921B6">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6921B6">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6921B6">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6921B6">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6921B6">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6921B6">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6921B6">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6921B6">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6921B6">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6921B6">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6921B6">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6921B6">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6921B6">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6921B6">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6921B6">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6921B6">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6921B6">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6921B6">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6921B6">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6921B6">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6921B6">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6921B6">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6921B6">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6921B6">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6921B6">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6921B6">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6921B6">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6921B6">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6921B6">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6921B6">
            <w:r w:rsidRPr="002A3520">
              <w:t>39</w:t>
            </w:r>
            <w:commentRangeStart w:id="211"/>
            <w:commentRangeEnd w:id="211"/>
            <w:r>
              <w:rPr>
                <w:rStyle w:val="Refdecomentrio"/>
              </w:rPr>
              <w:commentReference w:id="211"/>
            </w:r>
          </w:p>
        </w:tc>
      </w:tr>
    </w:tbl>
    <w:p w14:paraId="1E775762" w14:textId="3179ED02" w:rsidR="00D1196D" w:rsidRPr="004D7D53" w:rsidRDefault="003A177C" w:rsidP="006921B6">
      <w:pPr>
        <w:pStyle w:val="Legenda"/>
        <w:rPr>
          <w:b/>
          <w:bCs/>
        </w:rPr>
      </w:pPr>
      <w:r w:rsidRPr="00D17147">
        <w:t>Fonte: Elaborado pelo autor (2020)</w:t>
      </w:r>
    </w:p>
    <w:p w14:paraId="034F300F" w14:textId="34458684" w:rsidR="007152F5" w:rsidRDefault="003A177C" w:rsidP="006921B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6921B6"/>
    <w:p w14:paraId="61AF6F17" w14:textId="5768DE71" w:rsidR="004D7D53" w:rsidRDefault="004D7D53" w:rsidP="006921B6">
      <w:pPr>
        <w:pStyle w:val="Legenda"/>
      </w:pPr>
      <w:bookmarkStart w:id="212"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2"/>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6921B6"/>
        </w:tc>
        <w:tc>
          <w:tcPr>
            <w:tcW w:w="2265" w:type="dxa"/>
            <w:tcBorders>
              <w:right w:val="single" w:sz="4" w:space="0" w:color="auto"/>
            </w:tcBorders>
            <w:shd w:val="clear" w:color="auto" w:fill="auto"/>
          </w:tcPr>
          <w:p w14:paraId="4AB8519E" w14:textId="77777777" w:rsidR="004D7D53" w:rsidRDefault="004D7D53" w:rsidP="006921B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6921B6">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6921B6"/>
        </w:tc>
        <w:tc>
          <w:tcPr>
            <w:tcW w:w="2265" w:type="dxa"/>
            <w:tcBorders>
              <w:bottom w:val="single" w:sz="4" w:space="0" w:color="auto"/>
              <w:right w:val="single" w:sz="4" w:space="0" w:color="auto"/>
            </w:tcBorders>
            <w:shd w:val="clear" w:color="auto" w:fill="auto"/>
          </w:tcPr>
          <w:p w14:paraId="264A734D" w14:textId="77777777" w:rsidR="004D7D53" w:rsidRDefault="004D7D53" w:rsidP="006921B6"/>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6921B6">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6921B6">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6921B6">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6921B6">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6921B6">
            <w:commentRangeStart w:id="213"/>
            <w:r>
              <w:t>184</w:t>
            </w:r>
            <w:commentRangeEnd w:id="213"/>
            <w:r>
              <w:rPr>
                <w:rStyle w:val="Refdecomentrio"/>
              </w:rPr>
              <w:commentReference w:id="21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6921B6">
            <w:commentRangeStart w:id="214"/>
            <w:r>
              <w:t>180</w:t>
            </w:r>
            <w:commentRangeEnd w:id="214"/>
            <w:r>
              <w:rPr>
                <w:rStyle w:val="Refdecomentrio"/>
              </w:rPr>
              <w:commentReference w:id="21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6921B6"/>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6921B6">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6921B6">
            <w:commentRangeStart w:id="215"/>
            <w:r>
              <w:t>46</w:t>
            </w:r>
            <w:commentRangeEnd w:id="215"/>
            <w:r>
              <w:rPr>
                <w:rStyle w:val="Refdecomentrio"/>
              </w:rPr>
              <w:commentReference w:id="21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6921B6">
            <w:commentRangeStart w:id="216"/>
            <w:r>
              <w:t>38</w:t>
            </w:r>
            <w:commentRangeEnd w:id="216"/>
            <w:r>
              <w:rPr>
                <w:rStyle w:val="Refdecomentrio"/>
              </w:rPr>
              <w:commentReference w:id="216"/>
            </w:r>
          </w:p>
        </w:tc>
      </w:tr>
    </w:tbl>
    <w:p w14:paraId="09715565" w14:textId="7DC549E9" w:rsidR="007152F5" w:rsidRDefault="004D7D53" w:rsidP="006921B6">
      <w:pPr>
        <w:pStyle w:val="Legenda"/>
      </w:pPr>
      <w:r w:rsidRPr="00D17147">
        <w:t>Fonte: Elaborado pelo autor (2020)</w:t>
      </w:r>
    </w:p>
    <w:p w14:paraId="63962A5E" w14:textId="15673DDE" w:rsidR="007152F5" w:rsidRDefault="00915537" w:rsidP="006921B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6921B6"/>
    <w:p w14:paraId="02E75CC8" w14:textId="77777777" w:rsidR="005B0A0A" w:rsidRDefault="005B0A0A" w:rsidP="006921B6">
      <w:pPr>
        <w:pStyle w:val="Legenda"/>
      </w:pPr>
      <w:bookmarkStart w:id="217" w:name="_Toc55791198"/>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bookmarkEnd w:id="217"/>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6921B6">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6921B6">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6921B6">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6921B6">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6921B6">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6921B6">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6921B6">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6921B6">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6921B6">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6921B6">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6921B6">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6921B6">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6921B6">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6921B6">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6921B6">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6921B6">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6921B6">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6921B6">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6921B6">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6921B6">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6921B6">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6921B6">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6921B6">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6921B6">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6921B6">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6921B6">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6921B6">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6921B6">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6921B6">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6921B6">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6921B6">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6921B6">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6921B6">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6921B6">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6921B6">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6921B6">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6921B6">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6921B6">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6921B6">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6921B6">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6921B6">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6921B6">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6921B6">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6921B6">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6921B6">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6921B6">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6921B6">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6921B6">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6921B6">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6921B6">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6921B6">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6921B6">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6921B6">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6921B6">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6921B6">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6921B6">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6921B6">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6921B6">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6921B6">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6921B6">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6921B6">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6921B6">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6921B6">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6921B6">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6921B6">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6921B6">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6921B6">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6921B6">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6921B6">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6921B6">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6921B6">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6921B6">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6921B6">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6921B6">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6921B6">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6921B6">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6921B6">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6921B6">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6921B6">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6921B6">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6921B6">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6921B6">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6921B6">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6921B6">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6921B6">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6921B6">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6921B6">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6921B6">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6921B6">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6921B6">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6921B6">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6921B6">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6921B6">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6921B6">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6921B6">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6921B6">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6921B6">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6921B6">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6921B6">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6921B6">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6921B6">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6921B6">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6921B6">
            <w:r w:rsidRPr="00F20EBB">
              <w:t>0</w:t>
            </w:r>
          </w:p>
        </w:tc>
      </w:tr>
    </w:tbl>
    <w:p w14:paraId="5E00C930" w14:textId="77777777" w:rsidR="0083758C" w:rsidRDefault="0083758C" w:rsidP="006921B6">
      <w:pPr>
        <w:pStyle w:val="Legenda"/>
      </w:pPr>
      <w:r w:rsidRPr="00D17147">
        <w:t>Fonte: Elaborado pelo autor (2020)</w:t>
      </w:r>
    </w:p>
    <w:p w14:paraId="0B3C2B27" w14:textId="2CC5A62F" w:rsidR="0083758C" w:rsidRPr="00F20EBB" w:rsidRDefault="0083758C" w:rsidP="006921B6">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6921B6"/>
    <w:p w14:paraId="4AC18B24" w14:textId="77777777" w:rsidR="005B0A0A" w:rsidRDefault="005B0A0A" w:rsidP="006921B6"/>
    <w:p w14:paraId="6E9FC8CD" w14:textId="77777777" w:rsidR="005B0A0A" w:rsidRDefault="005B0A0A" w:rsidP="006921B6"/>
    <w:p w14:paraId="7E47A8D3" w14:textId="7E03B0BA" w:rsidR="005B0A0A" w:rsidRDefault="005B0A0A" w:rsidP="006921B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6921B6">
      <w:pPr>
        <w:pStyle w:val="Ttulo1"/>
      </w:pPr>
      <w:bookmarkStart w:id="218" w:name="_Toc55790226"/>
      <w:r w:rsidRPr="006C1E7D">
        <w:lastRenderedPageBreak/>
        <w:t>CONCLUSÃO</w:t>
      </w:r>
      <w:bookmarkEnd w:id="218"/>
    </w:p>
    <w:p w14:paraId="6256F721" w14:textId="4DBCD2CD" w:rsidR="00D541C8" w:rsidRDefault="00D541C8" w:rsidP="006921B6">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6921B6">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9"/>
      <w:r>
        <w:t>.</w:t>
      </w:r>
      <w:commentRangeEnd w:id="219"/>
      <w:r>
        <w:rPr>
          <w:rStyle w:val="Refdecomentrio"/>
        </w:rPr>
        <w:commentReference w:id="219"/>
      </w:r>
      <w:r>
        <w:t xml:space="preserve"> </w:t>
      </w:r>
    </w:p>
    <w:p w14:paraId="487C63C8" w14:textId="77777777" w:rsidR="00D541C8" w:rsidRDefault="00D541C8" w:rsidP="006921B6">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20"/>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20"/>
      <w:r>
        <w:rPr>
          <w:rStyle w:val="Refdecomentrio"/>
        </w:rPr>
        <w:commentReference w:id="220"/>
      </w:r>
      <w:r>
        <w:t>, então houve uma migração para a plataforma Web.</w:t>
      </w:r>
    </w:p>
    <w:p w14:paraId="670CD28F" w14:textId="77777777" w:rsidR="00D541C8" w:rsidRDefault="00D541C8" w:rsidP="006921B6">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6921B6">
      <w:r>
        <w:tab/>
        <w:t>Com o sistema desenvolvido, foi enviado e-mail a todos que optaram por participar da pesquisa no questionário. Nisso foi visto que os usuários não têm uma boa aderência a estudos enviados via e</w:t>
      </w:r>
      <w:commentRangeStart w:id="221"/>
      <w:r>
        <w:t>-mail, pois dos 144 optantes, somente 6 deles o receberam e utilizaram da aplicação.</w:t>
      </w:r>
      <w:commentRangeEnd w:id="221"/>
      <w:r>
        <w:rPr>
          <w:rStyle w:val="Refdecomentrio"/>
        </w:rPr>
        <w:commentReference w:id="221"/>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6921B6">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6921B6">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77777777" w:rsidR="00D541C8" w:rsidRDefault="00D541C8" w:rsidP="006921B6">
      <w:pPr>
        <w:pStyle w:val="Ttulo2"/>
      </w:pPr>
      <w:bookmarkStart w:id="222" w:name="_Toc55260978"/>
      <w:bookmarkStart w:id="223" w:name="_Toc55777277"/>
      <w:bookmarkStart w:id="224" w:name="_Toc55790227"/>
      <w:r>
        <w:t>Trabalhos futuros</w:t>
      </w:r>
      <w:bookmarkEnd w:id="222"/>
      <w:bookmarkEnd w:id="223"/>
      <w:bookmarkEnd w:id="224"/>
    </w:p>
    <w:p w14:paraId="70603730" w14:textId="77777777" w:rsidR="00D541C8" w:rsidRPr="00330AAC" w:rsidRDefault="00D541C8" w:rsidP="006921B6">
      <w:r>
        <w:tab/>
        <w:t>Abaixo são apresentadas algumas melhorias e continuidade nos estudos relativos ao sistema de recomendação apresentado.</w:t>
      </w:r>
    </w:p>
    <w:p w14:paraId="3632187C" w14:textId="77777777" w:rsidR="00D541C8" w:rsidRDefault="00D541C8" w:rsidP="006921B6">
      <w:pPr>
        <w:pStyle w:val="Listas1"/>
      </w:pPr>
      <w:r>
        <w:t>Desenvolver uma extensão mais simples para conectar ao Spotify, como uma extensão do Google Chrome</w:t>
      </w:r>
      <w:r w:rsidRPr="00A46E2F">
        <w:t>;</w:t>
      </w:r>
    </w:p>
    <w:p w14:paraId="3AE22430" w14:textId="77777777" w:rsidR="00D541C8" w:rsidRDefault="00D541C8" w:rsidP="006921B6">
      <w:pPr>
        <w:pStyle w:val="Listas1"/>
      </w:pPr>
      <w:r>
        <w:t>Encontrar uma base mais completa para realizar a taxonomia dos gêneros</w:t>
      </w:r>
      <w:r w:rsidRPr="00A46E2F">
        <w:t>;</w:t>
      </w:r>
    </w:p>
    <w:p w14:paraId="109328CC" w14:textId="77777777" w:rsidR="00D541C8" w:rsidRDefault="00D541C8" w:rsidP="006921B6">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6921B6">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6921B6">
      <w:pPr>
        <w:pStyle w:val="Listas1"/>
      </w:pPr>
      <w:r>
        <w:t xml:space="preserve">Realizar perguntas sobre gêneros, músicas e artistas para auxiliar no </w:t>
      </w:r>
      <w:r w:rsidRPr="00D47715">
        <w:rPr>
          <w:i/>
        </w:rPr>
        <w:t>Cold Start</w:t>
      </w:r>
      <w:r>
        <w:t xml:space="preserve"> do KNN</w:t>
      </w:r>
      <w:r w:rsidRPr="00A46E2F">
        <w:t>;</w:t>
      </w:r>
    </w:p>
    <w:p w14:paraId="57DD19BD" w14:textId="77777777" w:rsidR="00D541C8" w:rsidRPr="00782C2E" w:rsidRDefault="00D541C8" w:rsidP="006921B6">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6921B6">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77777777" w:rsidR="00D541C8" w:rsidRDefault="00D541C8" w:rsidP="006921B6">
      <w:pPr>
        <w:pStyle w:val="Listas1"/>
      </w:pPr>
      <w:r>
        <w:t>Aplicar uma leitura sequencial ao modelo das recomendações</w:t>
      </w:r>
      <w:r w:rsidRPr="00A46E2F">
        <w:t>;</w:t>
      </w:r>
    </w:p>
    <w:p w14:paraId="36C919CC" w14:textId="77777777" w:rsidR="00D541C8" w:rsidRDefault="00D541C8" w:rsidP="006921B6">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6921B6">
      <w:pPr>
        <w:pStyle w:val="Listas1"/>
      </w:pPr>
      <w:r>
        <w:t xml:space="preserve">Inserir </w:t>
      </w:r>
      <w:r w:rsidRPr="00581A29">
        <w:rPr>
          <w:i/>
        </w:rPr>
        <w:t>feature</w:t>
      </w:r>
      <w:r>
        <w:t xml:space="preserve"> “amigos ou sozinho” ao plugin e utilizar no modelo</w:t>
      </w:r>
      <w:r w:rsidRPr="00A46E2F">
        <w:t>.</w:t>
      </w:r>
    </w:p>
    <w:p w14:paraId="07D420E6" w14:textId="6042161B" w:rsidR="008F2AE9" w:rsidRDefault="008F2AE9" w:rsidP="006921B6">
      <w:pPr>
        <w:pStyle w:val="Comentrio-retirar"/>
      </w:pPr>
    </w:p>
    <w:p w14:paraId="6FFED0A6" w14:textId="77777777" w:rsidR="008F2AE9" w:rsidRDefault="008F2AE9" w:rsidP="006921B6">
      <w:pPr>
        <w:pStyle w:val="TextodoTrabalho"/>
      </w:pPr>
    </w:p>
    <w:p w14:paraId="1D9759E2" w14:textId="77777777" w:rsidR="008F2AE9" w:rsidRDefault="008F2AE9" w:rsidP="006921B6">
      <w:pPr>
        <w:pStyle w:val="TextodoTrabalho"/>
      </w:pPr>
    </w:p>
    <w:p w14:paraId="525FE407" w14:textId="77777777" w:rsidR="008F2AE9" w:rsidRDefault="008F2AE9" w:rsidP="006921B6"/>
    <w:p w14:paraId="43BBD1D6" w14:textId="77777777" w:rsidR="008F2AE9" w:rsidRDefault="008F2AE9" w:rsidP="006921B6">
      <w:pPr>
        <w:sectPr w:rsidR="008F2AE9">
          <w:pgSz w:w="11907" w:h="16840" w:code="9"/>
          <w:pgMar w:top="1701" w:right="1134" w:bottom="1134" w:left="1701" w:header="851" w:footer="720" w:gutter="0"/>
          <w:cols w:space="720"/>
          <w:titlePg/>
        </w:sectPr>
      </w:pPr>
    </w:p>
    <w:p w14:paraId="176DCACC" w14:textId="35205C55" w:rsidR="008F2AE9" w:rsidRDefault="008F2AE9" w:rsidP="006921B6">
      <w:pPr>
        <w:pStyle w:val="Ttulo1-semnumerao"/>
      </w:pPr>
      <w:bookmarkStart w:id="225" w:name="_Toc55790228"/>
      <w:r>
        <w:lastRenderedPageBreak/>
        <w:t>Referências Bibliográficas</w:t>
      </w:r>
      <w:bookmarkEnd w:id="225"/>
    </w:p>
    <w:p w14:paraId="58FF363E" w14:textId="06C93C85" w:rsidR="00553165" w:rsidRPr="00553165" w:rsidRDefault="00553165" w:rsidP="006921B6">
      <w:pPr>
        <w:rPr>
          <w:noProof/>
        </w:rPr>
      </w:pPr>
      <w:r>
        <w:fldChar w:fldCharType="begin" w:fldLock="1"/>
      </w:r>
      <w:r>
        <w:instrText xml:space="preserve">ADDIN Mendeley Bibliography CSL_BIBLIOGRAPHY </w:instrText>
      </w:r>
      <w:r>
        <w:fldChar w:fldCharType="separate"/>
      </w:r>
      <w:r w:rsidRPr="00553165">
        <w:rPr>
          <w:noProof/>
        </w:rPr>
        <w:t xml:space="preserve">ACM. </w:t>
      </w:r>
      <w:r w:rsidRPr="00553165">
        <w:rPr>
          <w:b/>
          <w:bCs/>
          <w:noProof/>
        </w:rPr>
        <w:t>Advanced Search</w:t>
      </w:r>
      <w:r w:rsidRPr="00553165">
        <w:rPr>
          <w:noProof/>
        </w:rPr>
        <w:t xml:space="preserve">. Disponível em: &lt;https://dl.acm.org/search/advanced&gt;. Acesso em: 5 maio. 2020. </w:t>
      </w:r>
    </w:p>
    <w:p w14:paraId="51D0C4C2" w14:textId="77777777" w:rsidR="00553165" w:rsidRPr="00553165" w:rsidRDefault="00553165" w:rsidP="006921B6">
      <w:pPr>
        <w:rPr>
          <w:noProof/>
        </w:rPr>
      </w:pPr>
      <w:r w:rsidRPr="00553165">
        <w:rPr>
          <w:noProof/>
        </w:rPr>
        <w:t xml:space="preserve">ACM RECSYS COMMUNITY. </w:t>
      </w:r>
      <w:r w:rsidRPr="00553165">
        <w:rPr>
          <w:b/>
          <w:bCs/>
          <w:noProof/>
        </w:rPr>
        <w:t>RecSys – ACM Recommender Systems</w:t>
      </w:r>
      <w:r w:rsidRPr="00553165">
        <w:rPr>
          <w:noProof/>
        </w:rPr>
        <w:t xml:space="preserve">. Disponível em: &lt;https://recsys.acm.org/&gt;. Acesso em: 28 abr. 2020. </w:t>
      </w:r>
    </w:p>
    <w:p w14:paraId="51193751" w14:textId="77777777" w:rsidR="00553165" w:rsidRPr="00553165" w:rsidRDefault="00553165" w:rsidP="006921B6">
      <w:pPr>
        <w:rPr>
          <w:noProof/>
        </w:rPr>
      </w:pPr>
      <w:r w:rsidRPr="00553165">
        <w:rPr>
          <w:noProof/>
        </w:rPr>
        <w:t xml:space="preserve">AHA, D. W.; KIBLER, D.; ALBERT, M. K. Instance-based learning algorithms. </w:t>
      </w:r>
      <w:r w:rsidRPr="00553165">
        <w:rPr>
          <w:b/>
          <w:bCs/>
          <w:noProof/>
        </w:rPr>
        <w:t>Machine Learning</w:t>
      </w:r>
      <w:r w:rsidRPr="00553165">
        <w:rPr>
          <w:noProof/>
        </w:rPr>
        <w:t xml:space="preserve">, v. 6, n. 1, p. 37–66, jan. 1991. </w:t>
      </w:r>
    </w:p>
    <w:p w14:paraId="4F6C0D65" w14:textId="77777777" w:rsidR="00553165" w:rsidRPr="00553165" w:rsidRDefault="00553165" w:rsidP="006921B6">
      <w:pPr>
        <w:rPr>
          <w:noProof/>
        </w:rPr>
      </w:pPr>
      <w:r w:rsidRPr="00553165">
        <w:rPr>
          <w:noProof/>
        </w:rPr>
        <w:t xml:space="preserve">ALIAGA, W. K. DESENVOLVIMENTO DE UM SISTEMA DE RECOMENDACÃO MUSICAL SENSÍVEL AO CONTEXTO. 2018. </w:t>
      </w:r>
    </w:p>
    <w:p w14:paraId="7F4AB5E7" w14:textId="77777777" w:rsidR="00553165" w:rsidRPr="00553165" w:rsidRDefault="00553165" w:rsidP="006921B6">
      <w:pPr>
        <w:rPr>
          <w:noProof/>
        </w:rPr>
      </w:pPr>
      <w:r w:rsidRPr="00553165">
        <w:rPr>
          <w:noProof/>
        </w:rPr>
        <w:t xml:space="preserve">BHATNAGAR, V. Collaborative filtering using data mining and analysis. [s.l: s.n.]. </w:t>
      </w:r>
    </w:p>
    <w:p w14:paraId="7031536E" w14:textId="77777777" w:rsidR="00553165" w:rsidRPr="00553165" w:rsidRDefault="00553165" w:rsidP="006921B6">
      <w:pPr>
        <w:rPr>
          <w:noProof/>
        </w:rPr>
      </w:pPr>
      <w:r w:rsidRPr="00553165">
        <w:rPr>
          <w:noProof/>
        </w:rPr>
        <w:t xml:space="preserve">BORJA, K.; DIERINGER, S. Streaming or stealing? The complementary features between music streaming and music piracy. </w:t>
      </w:r>
      <w:r w:rsidRPr="00553165">
        <w:rPr>
          <w:b/>
          <w:bCs/>
          <w:noProof/>
        </w:rPr>
        <w:t>Journal of Retailing and Consumer Services</w:t>
      </w:r>
      <w:r w:rsidRPr="00553165">
        <w:rPr>
          <w:noProof/>
        </w:rPr>
        <w:t xml:space="preserve">, v. 32, p. 86–95, 2016. </w:t>
      </w:r>
    </w:p>
    <w:p w14:paraId="2F5A8E2F" w14:textId="77777777" w:rsidR="00553165" w:rsidRPr="00553165" w:rsidRDefault="00553165" w:rsidP="006921B6">
      <w:pPr>
        <w:rPr>
          <w:noProof/>
        </w:rPr>
      </w:pPr>
      <w:r w:rsidRPr="00553165">
        <w:rPr>
          <w:noProof/>
        </w:rPr>
        <w:t xml:space="preserve">DIETMAR, J. et al. </w:t>
      </w:r>
      <w:r w:rsidRPr="00553165">
        <w:rPr>
          <w:b/>
          <w:bCs/>
          <w:noProof/>
        </w:rPr>
        <w:t>Recommendation system -An Introduction</w:t>
      </w:r>
      <w:r w:rsidRPr="00553165">
        <w:rPr>
          <w:noProof/>
        </w:rPr>
        <w:t>. [s.l: s.n.]. v. 91</w:t>
      </w:r>
    </w:p>
    <w:p w14:paraId="400D7837" w14:textId="77777777" w:rsidR="00553165" w:rsidRPr="00553165" w:rsidRDefault="00553165" w:rsidP="006921B6">
      <w:pPr>
        <w:rPr>
          <w:noProof/>
        </w:rPr>
      </w:pPr>
      <w:r w:rsidRPr="00553165">
        <w:rPr>
          <w:noProof/>
        </w:rPr>
        <w:t xml:space="preserve">EDITORA MELHORAMENTOS LTDA. </w:t>
      </w:r>
      <w:r w:rsidRPr="00553165">
        <w:rPr>
          <w:b/>
          <w:bCs/>
          <w:noProof/>
        </w:rPr>
        <w:t>Sobre o dicionário | Michaelis On-line</w:t>
      </w:r>
      <w:r w:rsidRPr="00553165">
        <w:rPr>
          <w:noProof/>
        </w:rPr>
        <w:t xml:space="preserve">. Disponível em: &lt;https://michaelis.uol.com.br/&gt;. Acesso em: 6 jun. 2020. </w:t>
      </w:r>
    </w:p>
    <w:p w14:paraId="5FC9B955" w14:textId="77777777" w:rsidR="00553165" w:rsidRPr="00553165" w:rsidRDefault="00553165" w:rsidP="006921B6">
      <w:pPr>
        <w:rPr>
          <w:noProof/>
        </w:rPr>
      </w:pPr>
      <w:r w:rsidRPr="00553165">
        <w:rPr>
          <w:noProof/>
        </w:rPr>
        <w:t xml:space="preserve">ERIKSSON, M. et al. </w:t>
      </w:r>
      <w:r w:rsidRPr="00553165">
        <w:rPr>
          <w:b/>
          <w:bCs/>
          <w:noProof/>
        </w:rPr>
        <w:t>Spotify Teardown</w:t>
      </w:r>
      <w:r w:rsidRPr="00553165">
        <w:rPr>
          <w:noProof/>
        </w:rPr>
        <w:t xml:space="preserve">. [s.l.] MIT Press, 2019. </w:t>
      </w:r>
    </w:p>
    <w:p w14:paraId="58D7EC89" w14:textId="77777777" w:rsidR="00553165" w:rsidRPr="00553165" w:rsidRDefault="00553165" w:rsidP="006921B6">
      <w:pPr>
        <w:rPr>
          <w:noProof/>
        </w:rPr>
      </w:pPr>
      <w:r w:rsidRPr="00553165">
        <w:rPr>
          <w:noProof/>
        </w:rPr>
        <w:t xml:space="preserve">FALK, K. Practical Recommender Systems. [s.l: s.n.]. </w:t>
      </w:r>
    </w:p>
    <w:p w14:paraId="6E9A2ADE" w14:textId="77777777" w:rsidR="00553165" w:rsidRPr="00553165" w:rsidRDefault="00553165" w:rsidP="006921B6">
      <w:pPr>
        <w:rPr>
          <w:noProof/>
        </w:rPr>
      </w:pPr>
      <w:r w:rsidRPr="00553165">
        <w:rPr>
          <w:noProof/>
        </w:rPr>
        <w:t xml:space="preserve">IFPI. </w:t>
      </w:r>
      <w:r w:rsidRPr="00553165">
        <w:rPr>
          <w:b/>
          <w:bCs/>
          <w:noProof/>
        </w:rPr>
        <w:t>IFPI Global Music Report 2019</w:t>
      </w:r>
      <w:r w:rsidRPr="00553165">
        <w:rPr>
          <w:noProof/>
        </w:rPr>
        <w:t xml:space="preserve">. Disponível em: &lt;https://www.ifpi.org/news/IFPI-GLOBAL-MUSIC-REPORT-2019&gt;. </w:t>
      </w:r>
    </w:p>
    <w:p w14:paraId="2B6B8474" w14:textId="77777777" w:rsidR="00553165" w:rsidRPr="00553165" w:rsidRDefault="00553165" w:rsidP="006921B6">
      <w:pPr>
        <w:rPr>
          <w:noProof/>
        </w:rPr>
      </w:pPr>
      <w:r w:rsidRPr="00553165">
        <w:rPr>
          <w:noProof/>
        </w:rPr>
        <w:t xml:space="preserve">JOSÉ, I. </w:t>
      </w:r>
      <w:r w:rsidRPr="00553165">
        <w:rPr>
          <w:b/>
          <w:bCs/>
          <w:noProof/>
        </w:rPr>
        <w:t>KNN (K-Nearest Neighbors) #1</w:t>
      </w:r>
      <w:r w:rsidRPr="00553165">
        <w:rPr>
          <w:noProof/>
        </w:rPr>
        <w:t xml:space="preserve">. Disponível em: &lt;https://medium.com/brasil-ai/knn-k-nearest-neighbors-1-e140c82e9c4e&gt;. Acesso em: 4 out. 2020. </w:t>
      </w:r>
    </w:p>
    <w:p w14:paraId="56C52F14" w14:textId="77777777" w:rsidR="00553165" w:rsidRPr="00553165" w:rsidRDefault="00553165" w:rsidP="006921B6">
      <w:pPr>
        <w:rPr>
          <w:noProof/>
        </w:rPr>
      </w:pPr>
      <w:r w:rsidRPr="00553165">
        <w:rPr>
          <w:noProof/>
        </w:rPr>
        <w:t xml:space="preserve">L’HUILLIER, A. The new challenges when modeling context through diversity over time in recommender systems. </w:t>
      </w:r>
      <w:r w:rsidRPr="00553165">
        <w:rPr>
          <w:b/>
          <w:bCs/>
          <w:noProof/>
        </w:rPr>
        <w:t>UMAP 2016 - Proceedings of the 2016 Conference on User Modeling Adaptation and Personalization</w:t>
      </w:r>
      <w:r w:rsidRPr="00553165">
        <w:rPr>
          <w:noProof/>
        </w:rPr>
        <w:t xml:space="preserve">, p. 341–344, 2016. </w:t>
      </w:r>
    </w:p>
    <w:p w14:paraId="65AC0368" w14:textId="77777777" w:rsidR="00553165" w:rsidRPr="00553165" w:rsidRDefault="00553165" w:rsidP="006921B6">
      <w:pPr>
        <w:rPr>
          <w:noProof/>
        </w:rPr>
      </w:pPr>
      <w:r w:rsidRPr="00553165">
        <w:rPr>
          <w:noProof/>
        </w:rPr>
        <w:t xml:space="preserve">LUDEWIG, M. et al. Effective nearest-neighbor music recommendations. </w:t>
      </w:r>
      <w:r w:rsidRPr="00553165">
        <w:rPr>
          <w:b/>
          <w:bCs/>
          <w:noProof/>
        </w:rPr>
        <w:t>ACM International Conference Proceeding Series</w:t>
      </w:r>
      <w:r w:rsidRPr="00553165">
        <w:rPr>
          <w:noProof/>
        </w:rPr>
        <w:t xml:space="preserve">, 2018. </w:t>
      </w:r>
    </w:p>
    <w:p w14:paraId="130B9143" w14:textId="77777777" w:rsidR="00553165" w:rsidRPr="00553165" w:rsidRDefault="00553165" w:rsidP="006921B6">
      <w:pPr>
        <w:rPr>
          <w:noProof/>
        </w:rPr>
      </w:pPr>
      <w:r w:rsidRPr="00553165">
        <w:rPr>
          <w:noProof/>
        </w:rPr>
        <w:t xml:space="preserve">LUINI, B. J. R.; WHITMAN, A. E.; DATE, P. </w:t>
      </w:r>
      <w:r w:rsidRPr="00553165">
        <w:rPr>
          <w:b/>
          <w:bCs/>
          <w:noProof/>
        </w:rPr>
        <w:t>Streaming Audio: The FezGuys’ Guide</w:t>
      </w:r>
      <w:r w:rsidRPr="00553165">
        <w:rPr>
          <w:noProof/>
        </w:rPr>
        <w:t xml:space="preserve">. [s.l: s.n.]. </w:t>
      </w:r>
    </w:p>
    <w:p w14:paraId="3DD08112" w14:textId="77777777" w:rsidR="00553165" w:rsidRPr="00553165" w:rsidRDefault="00553165" w:rsidP="006921B6">
      <w:pPr>
        <w:rPr>
          <w:noProof/>
        </w:rPr>
      </w:pPr>
      <w:r w:rsidRPr="00553165">
        <w:rPr>
          <w:noProof/>
        </w:rPr>
        <w:t xml:space="preserve">MURARO, R. M. Os avanços tecnológicos e o futuro da humanidadeQuerendo ser Deus, , 2009. </w:t>
      </w:r>
    </w:p>
    <w:p w14:paraId="02F45F31" w14:textId="77777777" w:rsidR="00553165" w:rsidRPr="00553165" w:rsidRDefault="00553165" w:rsidP="006921B6">
      <w:pPr>
        <w:rPr>
          <w:noProof/>
        </w:rPr>
      </w:pPr>
      <w:r w:rsidRPr="00553165">
        <w:rPr>
          <w:noProof/>
        </w:rPr>
        <w:t xml:space="preserve">NIWA, H. </w:t>
      </w:r>
      <w:r w:rsidRPr="00553165">
        <w:rPr>
          <w:b/>
          <w:bCs/>
          <w:noProof/>
        </w:rPr>
        <w:t>Streaming Systems</w:t>
      </w:r>
      <w:r w:rsidRPr="00553165">
        <w:rPr>
          <w:noProof/>
        </w:rPr>
        <w:t>. [s.l.] O’Reilly Media, 2018. v. 134</w:t>
      </w:r>
    </w:p>
    <w:p w14:paraId="73F4917F" w14:textId="77777777" w:rsidR="00553165" w:rsidRPr="00553165" w:rsidRDefault="00553165" w:rsidP="006921B6">
      <w:pPr>
        <w:rPr>
          <w:noProof/>
        </w:rPr>
      </w:pPr>
      <w:r w:rsidRPr="00553165">
        <w:rPr>
          <w:noProof/>
        </w:rPr>
        <w:lastRenderedPageBreak/>
        <w:t xml:space="preserve">PEDREGOSA, F. et al. Scikit-learn: Machine Learning in {P}ython. </w:t>
      </w:r>
      <w:r w:rsidRPr="00553165">
        <w:rPr>
          <w:b/>
          <w:bCs/>
          <w:noProof/>
        </w:rPr>
        <w:t>Journal of Machine Learning Research</w:t>
      </w:r>
      <w:r w:rsidRPr="00553165">
        <w:rPr>
          <w:noProof/>
        </w:rPr>
        <w:t xml:space="preserve">, v. 12, p. 2825–2830, 2011. </w:t>
      </w:r>
    </w:p>
    <w:p w14:paraId="087EA5E9" w14:textId="77777777" w:rsidR="00553165" w:rsidRPr="00553165" w:rsidRDefault="00553165" w:rsidP="006921B6">
      <w:pPr>
        <w:rPr>
          <w:noProof/>
        </w:rPr>
      </w:pPr>
      <w:r w:rsidRPr="00553165">
        <w:rPr>
          <w:noProof/>
        </w:rPr>
        <w:t xml:space="preserve">RÄTSCH, G. A brief introduction into machine learning. </w:t>
      </w:r>
      <w:r w:rsidRPr="00553165">
        <w:rPr>
          <w:b/>
          <w:bCs/>
          <w:noProof/>
        </w:rPr>
        <w:t>21st Chaos Communication Congress</w:t>
      </w:r>
      <w:r w:rsidRPr="00553165">
        <w:rPr>
          <w:noProof/>
        </w:rPr>
        <w:t xml:space="preserve">, p. 1–6, 2004. </w:t>
      </w:r>
    </w:p>
    <w:p w14:paraId="7DAF8DEB" w14:textId="77777777" w:rsidR="00553165" w:rsidRPr="00553165" w:rsidRDefault="00553165" w:rsidP="006921B6">
      <w:pPr>
        <w:rPr>
          <w:noProof/>
        </w:rPr>
      </w:pPr>
      <w:r w:rsidRPr="00553165">
        <w:rPr>
          <w:noProof/>
        </w:rPr>
        <w:t xml:space="preserve">RESNICK, PAUL AND VARIAN, H. R. Recommender Systems. </w:t>
      </w:r>
      <w:r w:rsidRPr="00553165">
        <w:rPr>
          <w:b/>
          <w:bCs/>
          <w:noProof/>
        </w:rPr>
        <w:t>Communications of the ACM</w:t>
      </w:r>
      <w:r w:rsidRPr="00553165">
        <w:rPr>
          <w:noProof/>
        </w:rPr>
        <w:t xml:space="preserve">, v. 40, n. 4, p. 56–58, 1997. </w:t>
      </w:r>
    </w:p>
    <w:p w14:paraId="52E46C01" w14:textId="77777777" w:rsidR="00553165" w:rsidRPr="00553165" w:rsidRDefault="00553165" w:rsidP="006921B6">
      <w:pPr>
        <w:rPr>
          <w:noProof/>
        </w:rPr>
      </w:pPr>
      <w:r w:rsidRPr="00553165">
        <w:rPr>
          <w:noProof/>
        </w:rPr>
        <w:t xml:space="preserve">RICCI, F.; ROKACH, L.; SHAPIRA, B. </w:t>
      </w:r>
      <w:r w:rsidRPr="00553165">
        <w:rPr>
          <w:b/>
          <w:bCs/>
          <w:noProof/>
        </w:rPr>
        <w:t>Recommender Systems Handbook</w:t>
      </w:r>
      <w:r w:rsidRPr="00553165">
        <w:rPr>
          <w:noProof/>
        </w:rPr>
        <w:t xml:space="preserve">. [s.l: s.n.]. </w:t>
      </w:r>
    </w:p>
    <w:p w14:paraId="2010311D" w14:textId="77777777" w:rsidR="00553165" w:rsidRPr="00553165" w:rsidRDefault="00553165" w:rsidP="006921B6">
      <w:pPr>
        <w:rPr>
          <w:noProof/>
        </w:rPr>
      </w:pPr>
      <w:r w:rsidRPr="00553165">
        <w:rPr>
          <w:noProof/>
        </w:rPr>
        <w:t xml:space="preserve">TKALČIČ, M. et al. Prediction of music pairwise preferences from facial expressions. </w:t>
      </w:r>
      <w:r w:rsidRPr="00553165">
        <w:rPr>
          <w:b/>
          <w:bCs/>
          <w:noProof/>
        </w:rPr>
        <w:t>International Conference on Intelligent User Interfaces, Proceedings IUI</w:t>
      </w:r>
      <w:r w:rsidRPr="00553165">
        <w:rPr>
          <w:noProof/>
        </w:rPr>
        <w:t xml:space="preserve">, v. Part F1476, p. 150–159, 2019. </w:t>
      </w:r>
    </w:p>
    <w:p w14:paraId="2838FBB4" w14:textId="77777777" w:rsidR="00553165" w:rsidRPr="00553165" w:rsidRDefault="00553165" w:rsidP="006921B6">
      <w:pPr>
        <w:rPr>
          <w:noProof/>
        </w:rPr>
      </w:pPr>
      <w:r w:rsidRPr="00553165">
        <w:rPr>
          <w:noProof/>
        </w:rPr>
        <w:t xml:space="preserve">UNIVERSIDADE FEDERAL DO CEARA. </w:t>
      </w:r>
      <w:r w:rsidRPr="00553165">
        <w:rPr>
          <w:b/>
          <w:bCs/>
          <w:noProof/>
        </w:rPr>
        <w:t>A Magnetorresistência Gigante</w:t>
      </w:r>
      <w:r w:rsidRPr="00553165">
        <w:rPr>
          <w:noProof/>
        </w:rPr>
        <w:t xml:space="preserve">. Disponível em: &lt;https://seara.ufc.br/tintim-por-tintim/tecnologia/a-magnetorresistencia-gigante/&gt;. Acesso em: 12 mar. 2020. </w:t>
      </w:r>
    </w:p>
    <w:p w14:paraId="2D1CFDE3" w14:textId="77777777" w:rsidR="00553165" w:rsidRPr="00553165" w:rsidRDefault="00553165" w:rsidP="006921B6">
      <w:pPr>
        <w:rPr>
          <w:noProof/>
        </w:rPr>
      </w:pPr>
      <w:r w:rsidRPr="00553165">
        <w:rPr>
          <w:noProof/>
        </w:rPr>
        <w:t xml:space="preserve">VOLOKHIN, S.; AGICHTEIN, E. Towards intent-aware contextual music recommendation: Initial experiments. </w:t>
      </w:r>
      <w:r w:rsidRPr="00553165">
        <w:rPr>
          <w:b/>
          <w:bCs/>
          <w:noProof/>
        </w:rPr>
        <w:t>41st International ACM SIGIR Conference on Research and Development in Information Retrieval, SIGIR 2018</w:t>
      </w:r>
      <w:r w:rsidRPr="00553165">
        <w:rPr>
          <w:noProof/>
        </w:rPr>
        <w:t xml:space="preserve">, p. 1045–1048, 2018. </w:t>
      </w:r>
    </w:p>
    <w:p w14:paraId="4C44AA9B" w14:textId="77777777" w:rsidR="00553165" w:rsidRPr="00553165" w:rsidRDefault="00553165" w:rsidP="006921B6">
      <w:pPr>
        <w:rPr>
          <w:noProof/>
        </w:rPr>
      </w:pPr>
      <w:r w:rsidRPr="00553165">
        <w:rPr>
          <w:noProof/>
        </w:rPr>
        <w:t xml:space="preserve">YANG, Y. H.; TENG, Y. C. Quantitative study of music listening behavior in a smartphone context. </w:t>
      </w:r>
      <w:r w:rsidRPr="00553165">
        <w:rPr>
          <w:b/>
          <w:bCs/>
          <w:noProof/>
        </w:rPr>
        <w:t>ACM Transactions on Interactive Intelligent Systems</w:t>
      </w:r>
      <w:r w:rsidRPr="00553165">
        <w:rPr>
          <w:noProof/>
        </w:rPr>
        <w:t xml:space="preserve">, v. 5, n. 3, 2015. </w:t>
      </w:r>
    </w:p>
    <w:p w14:paraId="2DEA5DE5" w14:textId="0D581278" w:rsidR="008A4CC4" w:rsidRPr="001C0FB0" w:rsidRDefault="00553165" w:rsidP="006921B6">
      <w:pPr>
        <w:pStyle w:val="RefernciasBibliogrficas"/>
      </w:pPr>
      <w:r>
        <w:fldChar w:fldCharType="end"/>
      </w:r>
    </w:p>
    <w:p w14:paraId="1320F36F" w14:textId="77777777" w:rsidR="008F2AE9" w:rsidRDefault="008F2AE9" w:rsidP="006921B6"/>
    <w:p w14:paraId="7227A99C" w14:textId="77777777" w:rsidR="008F2AE9" w:rsidRDefault="008F2AE9" w:rsidP="006921B6"/>
    <w:p w14:paraId="76A2C007" w14:textId="77777777" w:rsidR="008F2AE9" w:rsidRDefault="008F2AE9" w:rsidP="006921B6"/>
    <w:p w14:paraId="5CADBE35" w14:textId="77777777" w:rsidR="008F2AE9" w:rsidRDefault="008F2AE9" w:rsidP="006921B6"/>
    <w:p w14:paraId="1066E63A" w14:textId="77777777" w:rsidR="008F2AE9" w:rsidRDefault="008F2AE9" w:rsidP="006921B6"/>
    <w:p w14:paraId="569AF2EB" w14:textId="77777777" w:rsidR="008F2AE9" w:rsidRDefault="008F2AE9" w:rsidP="006921B6"/>
    <w:sectPr w:rsidR="008F2AE9" w:rsidSect="00A5403F">
      <w:headerReference w:type="even" r:id="rId4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6921B6">
      <w:pPr>
        <w:pStyle w:val="Textodecomentrio"/>
      </w:pPr>
      <w:r>
        <w:rPr>
          <w:rStyle w:val="Refdecomentrio"/>
        </w:rPr>
        <w:annotationRef/>
      </w:r>
    </w:p>
  </w:comment>
  <w:comment w:id="5" w:author="Juliano Varella De Carvalho" w:date="2020-11-04T10:54:00Z" w:initials="JVDC">
    <w:p w14:paraId="71254EAC" w14:textId="77777777" w:rsidR="008277D9" w:rsidRDefault="008277D9" w:rsidP="006921B6">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6921B6">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6921B6">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6921B6">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6921B6">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6921B6">
      <w:pPr>
        <w:pStyle w:val="Textodecomentrio"/>
      </w:pPr>
      <w:r>
        <w:rPr>
          <w:rStyle w:val="Refdecomentrio"/>
        </w:rPr>
        <w:annotationRef/>
      </w:r>
      <w:r>
        <w:t>Trabalho foi feito, não pode ter nada no futuro !</w:t>
      </w:r>
    </w:p>
  </w:comment>
  <w:comment w:id="21" w:author="Juliano Varella De Carvalho" w:date="2020-11-04T11:31:00Z" w:initials="JVDC">
    <w:p w14:paraId="3B7D35E4" w14:textId="77777777" w:rsidR="008277D9" w:rsidRDefault="008277D9" w:rsidP="006921B6">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6921B6">
      <w:r>
        <w:rPr>
          <w:rStyle w:val="PargrafodaListaChar"/>
        </w:rPr>
        <w:annotationRef/>
      </w:r>
      <w:r>
        <w:t>Colocar a referência.</w:t>
      </w:r>
    </w:p>
  </w:comment>
  <w:comment w:id="29" w:author="Tatiane Schwanck Schardosim" w:date="2020-07-01T21:47:00Z" w:initials="TSS">
    <w:p w14:paraId="2833CC6C" w14:textId="77777777" w:rsidR="008277D9" w:rsidRDefault="008277D9" w:rsidP="006921B6">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6921B6">
      <w:pPr>
        <w:pStyle w:val="Sumrio7"/>
      </w:pPr>
      <w:r>
        <w:annotationRef/>
      </w:r>
      <w:r>
        <w:t>Todas as Figuras devem ser centralizadas !</w:t>
      </w:r>
    </w:p>
    <w:p w14:paraId="262F3FC1" w14:textId="77777777" w:rsidR="008277D9" w:rsidRDefault="008277D9" w:rsidP="006921B6">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6921B6">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6921B6">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6921B6">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6921B6">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6921B6">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6921B6">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6921B6">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6921B6">
      <w:pPr>
        <w:pStyle w:val="Textodecomentrio"/>
      </w:pPr>
      <w:r>
        <w:rPr>
          <w:rStyle w:val="Refdecomentrio"/>
        </w:rPr>
        <w:annotationRef/>
      </w:r>
      <w:r>
        <w:t>O número de seção está errado, deveria ser 2.4.1.2.1</w:t>
      </w:r>
    </w:p>
    <w:p w14:paraId="3D6050EB" w14:textId="77777777" w:rsidR="008277D9" w:rsidRDefault="008277D9" w:rsidP="006921B6">
      <w:pPr>
        <w:pStyle w:val="Textodecomentrio"/>
      </w:pPr>
    </w:p>
    <w:p w14:paraId="330D106D" w14:textId="77777777" w:rsidR="008277D9" w:rsidRDefault="008277D9" w:rsidP="006921B6">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6921B6">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6921B6">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6921B6">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6921B6">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6921B6">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6921B6">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6921B6">
      <w:pPr>
        <w:pStyle w:val="Textodecomentrio"/>
      </w:pPr>
      <w:r>
        <w:rPr>
          <w:rStyle w:val="Refdecomentrio"/>
        </w:rPr>
        <w:annotationRef/>
      </w:r>
      <w:r>
        <w:t>Não seria um webapp?</w:t>
      </w:r>
    </w:p>
  </w:comment>
  <w:comment w:id="95" w:author="Tatiane Schwanck Schardosim" w:date="2020-07-01T20:52:00Z" w:initials="TSS">
    <w:p w14:paraId="02280D71" w14:textId="77777777" w:rsidR="008277D9" w:rsidRDefault="008277D9" w:rsidP="006921B6">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6921B6">
      <w:pPr>
        <w:pStyle w:val="Textodecomentrio"/>
      </w:pPr>
      <w:r>
        <w:rPr>
          <w:rStyle w:val="Refdecomentrio"/>
        </w:rPr>
        <w:annotationRef/>
      </w:r>
      <w:r>
        <w:t>Sim, sera obtido das duas maneiras</w:t>
      </w:r>
    </w:p>
  </w:comment>
  <w:comment w:id="142" w:author="Juliano Varella De Carvalho" w:date="2020-11-06T14:30:00Z" w:initials="JVDC">
    <w:p w14:paraId="31377B4F" w14:textId="77777777" w:rsidR="008277D9" w:rsidRDefault="008277D9" w:rsidP="006921B6">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6921B6">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6921B6">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6921B6">
      <w:pPr>
        <w:pStyle w:val="Textodecomentrio"/>
      </w:pPr>
      <w:r>
        <w:rPr>
          <w:rStyle w:val="Refdecomentrio"/>
        </w:rPr>
        <w:annotationRef/>
      </w:r>
      <w:r>
        <w:t>Cada um o quê ?</w:t>
      </w:r>
    </w:p>
  </w:comment>
  <w:comment w:id="166" w:author="Juliano Varella De Carvalho" w:date="2020-11-06T14:47:00Z" w:initials="JVDC">
    <w:p w14:paraId="2FA526EA" w14:textId="77777777" w:rsidR="002C30AB" w:rsidRDefault="002C30AB" w:rsidP="006921B6">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6921B6">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6921B6">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6921B6">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6921B6">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6921B6">
      <w:pPr>
        <w:pStyle w:val="Textodecomentrio"/>
      </w:pPr>
      <w:r>
        <w:rPr>
          <w:rStyle w:val="Refdecomentrio"/>
        </w:rPr>
        <w:annotationRef/>
      </w:r>
      <w:r>
        <w:t>Não existe modelo. O KNN não gera um modelo !</w:t>
      </w:r>
    </w:p>
  </w:comment>
  <w:comment w:id="200" w:author="Juliano Varella De Carvalho" w:date="2020-11-06T15:09:00Z" w:initials="JVDC">
    <w:p w14:paraId="0BA6170C" w14:textId="77777777" w:rsidR="00E03329" w:rsidRDefault="00E03329" w:rsidP="006921B6">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6921B6">
      <w:pPr>
        <w:pStyle w:val="ndicedeilustraes"/>
      </w:pPr>
      <w:r>
        <w:rPr>
          <w:rStyle w:val="Sumrio9"/>
        </w:rP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6921B6">
      <w:pPr>
        <w:pStyle w:val="ndicedeilustraes"/>
      </w:pPr>
      <w:r>
        <w:rPr>
          <w:rStyle w:val="Sumrio9"/>
        </w:rPr>
        <w:annotationRef/>
      </w:r>
      <w:r>
        <w:t>Que modelo?</w:t>
      </w:r>
    </w:p>
  </w:comment>
  <w:comment w:id="209" w:author="Juliano Varella De Carvalho" w:date="2020-11-06T15:00:00Z" w:initials="JVDC">
    <w:p w14:paraId="6F429B0E" w14:textId="77777777" w:rsidR="000D46D6" w:rsidRDefault="000D46D6" w:rsidP="006921B6">
      <w:pPr>
        <w:pStyle w:val="ndicedeilustraes"/>
      </w:pPr>
      <w:r>
        <w:rPr>
          <w:rStyle w:val="Sumrio9"/>
        </w:rPr>
        <w:annotationRef/>
      </w:r>
      <w:r>
        <w:t>Faz como referência.</w:t>
      </w:r>
    </w:p>
  </w:comment>
  <w:comment w:id="211" w:author="Juliano Varella De Carvalho" w:date="2020-11-06T15:52:00Z" w:initials="JVDC">
    <w:p w14:paraId="1408CC2F" w14:textId="77777777" w:rsidR="00D1196D" w:rsidRDefault="00D1196D" w:rsidP="006921B6">
      <w:pPr>
        <w:pStyle w:val="Textodecomentrio"/>
      </w:pPr>
      <w:r>
        <w:rPr>
          <w:rStyle w:val="Refdecomentrio"/>
        </w:rPr>
        <w:annotationRef/>
      </w:r>
      <w:r>
        <w:t>Transforma essa tabela e coloca 4 colunas para não ficar tão grande.</w:t>
      </w:r>
    </w:p>
  </w:comment>
  <w:comment w:id="213" w:author="Érico Souza Loewe" w:date="2020-11-03T00:14:00Z" w:initials="ÉSL">
    <w:p w14:paraId="3647928D" w14:textId="77777777" w:rsidR="004D7D53" w:rsidRDefault="004D7D53" w:rsidP="006921B6">
      <w:pPr>
        <w:pStyle w:val="Textodecomentrio"/>
      </w:pPr>
      <w:r>
        <w:rPr>
          <w:rStyle w:val="Refdecomentrio"/>
        </w:rPr>
        <w:annotationRef/>
      </w:r>
      <w:r>
        <w:t>Verdadeiro positivo (é e é)</w:t>
      </w:r>
    </w:p>
  </w:comment>
  <w:comment w:id="214" w:author="Érico Souza Loewe" w:date="2020-11-03T00:15:00Z" w:initials="ÉSL">
    <w:p w14:paraId="72CDEFEE" w14:textId="77777777" w:rsidR="004D7D53" w:rsidRDefault="004D7D53" w:rsidP="006921B6">
      <w:pPr>
        <w:pStyle w:val="Textodecomentrio"/>
      </w:pPr>
      <w:r>
        <w:rPr>
          <w:rStyle w:val="Refdecomentrio"/>
        </w:rPr>
        <w:annotationRef/>
      </w:r>
      <w:r>
        <w:t>Falso positivo (é mas não é)</w:t>
      </w:r>
    </w:p>
  </w:comment>
  <w:comment w:id="215" w:author="Érico Souza Loewe" w:date="2020-11-03T00:15:00Z" w:initials="ÉSL">
    <w:p w14:paraId="617A6CF4" w14:textId="77777777" w:rsidR="004D7D53" w:rsidRDefault="004D7D53" w:rsidP="006921B6">
      <w:pPr>
        <w:pStyle w:val="Textodecomentrio"/>
      </w:pPr>
      <w:r>
        <w:rPr>
          <w:rStyle w:val="Refdecomentrio"/>
        </w:rPr>
        <w:annotationRef/>
      </w:r>
      <w:r>
        <w:t>Falso negativo (não é mas é)</w:t>
      </w:r>
    </w:p>
  </w:comment>
  <w:comment w:id="216" w:author="Érico Souza Loewe" w:date="2020-11-03T00:14:00Z" w:initials="ÉSL">
    <w:p w14:paraId="30B2B145" w14:textId="77777777" w:rsidR="004D7D53" w:rsidRDefault="004D7D53" w:rsidP="006921B6">
      <w:pPr>
        <w:pStyle w:val="Textodecomentrio"/>
      </w:pPr>
      <w:r>
        <w:rPr>
          <w:rStyle w:val="Refdecomentrio"/>
        </w:rPr>
        <w:annotationRef/>
      </w:r>
      <w:r>
        <w:t>Verdadeiro negativo (não é e não é)</w:t>
      </w:r>
    </w:p>
  </w:comment>
  <w:comment w:id="219" w:author="Juliano Varella De Carvalho" w:date="2020-11-06T16:01:00Z" w:initials="JVDC">
    <w:p w14:paraId="0BBA5868" w14:textId="77777777" w:rsidR="00D541C8" w:rsidRDefault="00D541C8" w:rsidP="006921B6">
      <w:pPr>
        <w:pStyle w:val="Textodecomentrio"/>
      </w:pPr>
      <w:r>
        <w:rPr>
          <w:rStyle w:val="Refdecomentrio"/>
        </w:rPr>
        <w:annotationRef/>
      </w:r>
      <w:r>
        <w:t>Acho muito ingênuo esse comentário.</w:t>
      </w:r>
    </w:p>
  </w:comment>
  <w:comment w:id="220" w:author="Juliano Varella De Carvalho" w:date="2020-11-06T16:02:00Z" w:initials="JVDC">
    <w:p w14:paraId="06DE32BA" w14:textId="77777777" w:rsidR="00D541C8" w:rsidRDefault="00D541C8" w:rsidP="006921B6">
      <w:pPr>
        <w:pStyle w:val="Textodecomentrio"/>
      </w:pPr>
      <w:r>
        <w:rPr>
          <w:rStyle w:val="Refdecomentrio"/>
        </w:rPr>
        <w:annotationRef/>
      </w:r>
      <w:r>
        <w:t>Por quê?</w:t>
      </w:r>
    </w:p>
  </w:comment>
  <w:comment w:id="221" w:author="Juliano Varella De Carvalho" w:date="2020-11-06T16:04:00Z" w:initials="JVDC">
    <w:p w14:paraId="154CABBE" w14:textId="77777777" w:rsidR="00D541C8" w:rsidRDefault="00D541C8" w:rsidP="006921B6">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A059FA" w14:textId="77777777" w:rsidR="006730FC" w:rsidRDefault="006730FC" w:rsidP="006921B6">
      <w:r>
        <w:separator/>
      </w:r>
    </w:p>
    <w:p w14:paraId="51A8D131" w14:textId="77777777" w:rsidR="006730FC" w:rsidRDefault="006730FC" w:rsidP="006921B6"/>
    <w:p w14:paraId="546E3677" w14:textId="77777777" w:rsidR="006730FC" w:rsidRDefault="006730FC" w:rsidP="006921B6"/>
    <w:p w14:paraId="232C6220" w14:textId="77777777" w:rsidR="006730FC" w:rsidRDefault="006730FC" w:rsidP="006921B6"/>
    <w:p w14:paraId="78BD38DE" w14:textId="77777777" w:rsidR="006730FC" w:rsidRDefault="006730FC" w:rsidP="006921B6"/>
    <w:p w14:paraId="0E3B9549" w14:textId="77777777" w:rsidR="006730FC" w:rsidRDefault="006730FC" w:rsidP="006921B6"/>
    <w:p w14:paraId="1EDAD615" w14:textId="77777777" w:rsidR="006730FC" w:rsidRDefault="006730FC" w:rsidP="006921B6"/>
    <w:p w14:paraId="4C539ED2" w14:textId="77777777" w:rsidR="006730FC" w:rsidRDefault="006730FC" w:rsidP="006921B6"/>
    <w:p w14:paraId="3F00CB29" w14:textId="77777777" w:rsidR="006730FC" w:rsidRDefault="006730FC" w:rsidP="006921B6"/>
    <w:p w14:paraId="1C7EBAD0" w14:textId="77777777" w:rsidR="006730FC" w:rsidRDefault="006730FC" w:rsidP="006921B6"/>
    <w:p w14:paraId="44D18C03" w14:textId="77777777" w:rsidR="006730FC" w:rsidRDefault="006730FC" w:rsidP="006921B6"/>
    <w:p w14:paraId="35F52FC0" w14:textId="77777777" w:rsidR="006730FC" w:rsidRDefault="006730FC" w:rsidP="006921B6"/>
    <w:p w14:paraId="1A35985E" w14:textId="77777777" w:rsidR="006730FC" w:rsidRDefault="006730FC" w:rsidP="006921B6"/>
    <w:p w14:paraId="152309CB" w14:textId="77777777" w:rsidR="006730FC" w:rsidRDefault="006730FC" w:rsidP="006921B6"/>
    <w:p w14:paraId="7C3B7AB2" w14:textId="77777777" w:rsidR="006730FC" w:rsidRDefault="006730FC" w:rsidP="006921B6"/>
    <w:p w14:paraId="10DF0996" w14:textId="77777777" w:rsidR="006730FC" w:rsidRDefault="006730FC" w:rsidP="006921B6"/>
  </w:endnote>
  <w:endnote w:type="continuationSeparator" w:id="0">
    <w:p w14:paraId="4E117549" w14:textId="77777777" w:rsidR="006730FC" w:rsidRDefault="006730FC" w:rsidP="006921B6">
      <w:r>
        <w:continuationSeparator/>
      </w:r>
    </w:p>
    <w:p w14:paraId="0ECD46B7" w14:textId="77777777" w:rsidR="006730FC" w:rsidRDefault="006730FC" w:rsidP="006921B6"/>
    <w:p w14:paraId="741EA21C" w14:textId="77777777" w:rsidR="006730FC" w:rsidRDefault="006730FC" w:rsidP="006921B6"/>
    <w:p w14:paraId="563DFEE3" w14:textId="77777777" w:rsidR="006730FC" w:rsidRDefault="006730FC" w:rsidP="006921B6"/>
    <w:p w14:paraId="236827E7" w14:textId="77777777" w:rsidR="006730FC" w:rsidRDefault="006730FC" w:rsidP="006921B6"/>
    <w:p w14:paraId="6DCF8FCC" w14:textId="77777777" w:rsidR="006730FC" w:rsidRDefault="006730FC" w:rsidP="006921B6"/>
    <w:p w14:paraId="4ECC7EDE" w14:textId="77777777" w:rsidR="006730FC" w:rsidRDefault="006730FC" w:rsidP="006921B6"/>
    <w:p w14:paraId="162BEAEF" w14:textId="77777777" w:rsidR="006730FC" w:rsidRDefault="006730FC" w:rsidP="006921B6"/>
    <w:p w14:paraId="2DE095F6" w14:textId="77777777" w:rsidR="006730FC" w:rsidRDefault="006730FC" w:rsidP="006921B6"/>
    <w:p w14:paraId="1BE5CE9E" w14:textId="77777777" w:rsidR="006730FC" w:rsidRDefault="006730FC" w:rsidP="006921B6"/>
    <w:p w14:paraId="5A344B7A" w14:textId="77777777" w:rsidR="006730FC" w:rsidRDefault="006730FC" w:rsidP="006921B6"/>
    <w:p w14:paraId="23407D7C" w14:textId="77777777" w:rsidR="006730FC" w:rsidRDefault="006730FC" w:rsidP="006921B6"/>
    <w:p w14:paraId="7C1AC2AE" w14:textId="77777777" w:rsidR="006730FC" w:rsidRDefault="006730FC" w:rsidP="006921B6"/>
    <w:p w14:paraId="29AB75BD" w14:textId="77777777" w:rsidR="006730FC" w:rsidRDefault="006730FC" w:rsidP="006921B6"/>
    <w:p w14:paraId="31D0961F" w14:textId="77777777" w:rsidR="006730FC" w:rsidRDefault="006730FC" w:rsidP="006921B6"/>
    <w:p w14:paraId="2A1C0186" w14:textId="77777777" w:rsidR="006730FC" w:rsidRDefault="006730FC" w:rsidP="006921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74FACB" w14:textId="77777777" w:rsidR="006730FC" w:rsidRDefault="006730FC" w:rsidP="006921B6">
      <w:r>
        <w:separator/>
      </w:r>
    </w:p>
    <w:p w14:paraId="45C6460A" w14:textId="77777777" w:rsidR="006730FC" w:rsidRDefault="006730FC" w:rsidP="006921B6"/>
    <w:p w14:paraId="6279D70E" w14:textId="77777777" w:rsidR="006730FC" w:rsidRDefault="006730FC" w:rsidP="006921B6"/>
    <w:p w14:paraId="773C23BA" w14:textId="77777777" w:rsidR="006730FC" w:rsidRDefault="006730FC" w:rsidP="006921B6"/>
    <w:p w14:paraId="59338922" w14:textId="77777777" w:rsidR="006730FC" w:rsidRDefault="006730FC" w:rsidP="006921B6"/>
    <w:p w14:paraId="2920D337" w14:textId="77777777" w:rsidR="006730FC" w:rsidRDefault="006730FC" w:rsidP="006921B6"/>
    <w:p w14:paraId="6B53B41A" w14:textId="77777777" w:rsidR="006730FC" w:rsidRDefault="006730FC" w:rsidP="006921B6"/>
  </w:footnote>
  <w:footnote w:type="continuationSeparator" w:id="0">
    <w:p w14:paraId="4DCF4377" w14:textId="77777777" w:rsidR="006730FC" w:rsidRDefault="006730FC" w:rsidP="006921B6">
      <w:r>
        <w:continuationSeparator/>
      </w:r>
    </w:p>
    <w:p w14:paraId="235C1894" w14:textId="77777777" w:rsidR="006730FC" w:rsidRDefault="006730FC" w:rsidP="006921B6"/>
    <w:p w14:paraId="1F27B245" w14:textId="77777777" w:rsidR="006730FC" w:rsidRDefault="006730FC" w:rsidP="006921B6"/>
    <w:p w14:paraId="50EEC600" w14:textId="77777777" w:rsidR="006730FC" w:rsidRDefault="006730FC" w:rsidP="006921B6"/>
    <w:p w14:paraId="732ECC08" w14:textId="77777777" w:rsidR="006730FC" w:rsidRDefault="006730FC" w:rsidP="006921B6"/>
    <w:p w14:paraId="65564D88" w14:textId="77777777" w:rsidR="006730FC" w:rsidRDefault="006730FC" w:rsidP="006921B6"/>
    <w:p w14:paraId="3AE959B6" w14:textId="77777777" w:rsidR="006730FC" w:rsidRDefault="006730FC" w:rsidP="006921B6"/>
    <w:p w14:paraId="252365E6" w14:textId="77777777" w:rsidR="006730FC" w:rsidRDefault="006730FC" w:rsidP="006921B6"/>
    <w:p w14:paraId="5A08E6AB" w14:textId="77777777" w:rsidR="006730FC" w:rsidRDefault="006730FC" w:rsidP="006921B6"/>
    <w:p w14:paraId="22861E37" w14:textId="77777777" w:rsidR="006730FC" w:rsidRDefault="006730FC" w:rsidP="006921B6"/>
    <w:p w14:paraId="0E41F3A2" w14:textId="77777777" w:rsidR="006730FC" w:rsidRDefault="006730FC" w:rsidP="006921B6"/>
    <w:p w14:paraId="132C448D" w14:textId="77777777" w:rsidR="006730FC" w:rsidRDefault="006730FC" w:rsidP="006921B6"/>
    <w:p w14:paraId="244E9FA1" w14:textId="77777777" w:rsidR="006730FC" w:rsidRDefault="006730FC" w:rsidP="006921B6"/>
    <w:p w14:paraId="774EA51F" w14:textId="77777777" w:rsidR="006730FC" w:rsidRDefault="006730FC" w:rsidP="006921B6"/>
    <w:p w14:paraId="1F219AF6" w14:textId="77777777" w:rsidR="006730FC" w:rsidRDefault="006730FC" w:rsidP="006921B6"/>
    <w:p w14:paraId="67429D37" w14:textId="77777777" w:rsidR="006730FC" w:rsidRDefault="006730FC" w:rsidP="006921B6"/>
  </w:footnote>
  <w:footnote w:id="1">
    <w:p w14:paraId="10BB4CF5" w14:textId="2C315F39" w:rsidR="008277D9" w:rsidRPr="00AD4EB2" w:rsidRDefault="008277D9" w:rsidP="006921B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6921B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6921B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6921B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6921B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6921B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6921B6">
    <w:r>
      <w:fldChar w:fldCharType="begin"/>
    </w:r>
    <w:r>
      <w:instrText xml:space="preserve">PAGE  </w:instrText>
    </w:r>
    <w:r>
      <w:fldChar w:fldCharType="separate"/>
    </w:r>
    <w:r>
      <w:rPr>
        <w:noProof/>
      </w:rPr>
      <w:t>24</w:t>
    </w:r>
    <w:r>
      <w:fldChar w:fldCharType="end"/>
    </w:r>
  </w:p>
  <w:p w14:paraId="22B212EB" w14:textId="77777777" w:rsidR="008277D9" w:rsidRDefault="008277D9" w:rsidP="006921B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6921B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6921B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6921B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6921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713D0"/>
    <w:rsid w:val="0048370D"/>
    <w:rsid w:val="004872F3"/>
    <w:rsid w:val="00493CF8"/>
    <w:rsid w:val="004A223B"/>
    <w:rsid w:val="004B4715"/>
    <w:rsid w:val="004C3B05"/>
    <w:rsid w:val="004D7509"/>
    <w:rsid w:val="004D7D53"/>
    <w:rsid w:val="004E17F5"/>
    <w:rsid w:val="004F21E9"/>
    <w:rsid w:val="00517AD8"/>
    <w:rsid w:val="00546071"/>
    <w:rsid w:val="00553165"/>
    <w:rsid w:val="00573580"/>
    <w:rsid w:val="00577C81"/>
    <w:rsid w:val="00582B5C"/>
    <w:rsid w:val="005956EE"/>
    <w:rsid w:val="00596437"/>
    <w:rsid w:val="005B0A0A"/>
    <w:rsid w:val="005D67E6"/>
    <w:rsid w:val="005D76F6"/>
    <w:rsid w:val="005E2F01"/>
    <w:rsid w:val="00604EB9"/>
    <w:rsid w:val="00606E70"/>
    <w:rsid w:val="0062198D"/>
    <w:rsid w:val="00631CC1"/>
    <w:rsid w:val="0065684E"/>
    <w:rsid w:val="0066211E"/>
    <w:rsid w:val="006730FC"/>
    <w:rsid w:val="006736A2"/>
    <w:rsid w:val="006743B8"/>
    <w:rsid w:val="00682EC2"/>
    <w:rsid w:val="006921B6"/>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471F"/>
    <w:rsid w:val="00764ABE"/>
    <w:rsid w:val="00766FBB"/>
    <w:rsid w:val="0077324E"/>
    <w:rsid w:val="0077738A"/>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28D8"/>
    <w:rsid w:val="00A3415D"/>
    <w:rsid w:val="00A424AD"/>
    <w:rsid w:val="00A434D0"/>
    <w:rsid w:val="00A50B81"/>
    <w:rsid w:val="00A5403F"/>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655D3"/>
    <w:rsid w:val="00B710E7"/>
    <w:rsid w:val="00B7166E"/>
    <w:rsid w:val="00B8270D"/>
    <w:rsid w:val="00B8383E"/>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71CD5"/>
    <w:rsid w:val="00C768E8"/>
    <w:rsid w:val="00C86B91"/>
    <w:rsid w:val="00CC31F5"/>
    <w:rsid w:val="00CC3290"/>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6921B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67</Pages>
  <Words>24285</Words>
  <Characters>131142</Characters>
  <Application>Microsoft Office Word</Application>
  <DocSecurity>0</DocSecurity>
  <Lines>1092</Lines>
  <Paragraphs>310</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511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87</cp:revision>
  <cp:lastPrinted>2003-10-22T01:33:00Z</cp:lastPrinted>
  <dcterms:created xsi:type="dcterms:W3CDTF">2018-05-30T22:47:00Z</dcterms:created>
  <dcterms:modified xsi:type="dcterms:W3CDTF">2020-11-0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ies>
</file>